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AA0F2" w14:textId="16DEC154" w:rsidR="001B1241" w:rsidRPr="00730B2D" w:rsidRDefault="001B1241" w:rsidP="001B1241">
      <w:pPr>
        <w:rPr>
          <w:b/>
          <w:color w:val="477BD1" w:themeColor="accent2"/>
          <w:sz w:val="28"/>
          <w:szCs w:val="28"/>
        </w:rPr>
      </w:pPr>
      <w:r w:rsidRPr="00730B2D">
        <w:rPr>
          <w:b/>
          <w:color w:val="477BD1" w:themeColor="accent2"/>
          <w:sz w:val="28"/>
          <w:szCs w:val="28"/>
        </w:rPr>
        <w:t>Modelling of measles</w:t>
      </w:r>
      <w:r w:rsidRPr="00730B2D">
        <w:rPr>
          <w:b/>
          <w:bCs/>
          <w:color w:val="477BD1" w:themeColor="accent2"/>
          <w:sz w:val="28"/>
          <w:szCs w:val="28"/>
        </w:rPr>
        <w:t xml:space="preserve"> within the </w:t>
      </w:r>
      <w:proofErr w:type="spellStart"/>
      <w:r w:rsidRPr="00730B2D">
        <w:rPr>
          <w:b/>
          <w:color w:val="477BD1" w:themeColor="accent2"/>
          <w:sz w:val="28"/>
          <w:szCs w:val="28"/>
        </w:rPr>
        <w:t>Thanzi</w:t>
      </w:r>
      <w:proofErr w:type="spellEnd"/>
      <w:r w:rsidRPr="00730B2D">
        <w:rPr>
          <w:b/>
          <w:color w:val="477BD1" w:themeColor="accent2"/>
          <w:sz w:val="28"/>
          <w:szCs w:val="28"/>
        </w:rPr>
        <w:t xml:space="preserve"> La </w:t>
      </w:r>
      <w:proofErr w:type="spellStart"/>
      <w:r w:rsidRPr="00730B2D">
        <w:rPr>
          <w:b/>
          <w:color w:val="477BD1" w:themeColor="accent2"/>
          <w:sz w:val="28"/>
          <w:szCs w:val="28"/>
        </w:rPr>
        <w:t>Onse</w:t>
      </w:r>
      <w:proofErr w:type="spellEnd"/>
      <w:r w:rsidRPr="00730B2D">
        <w:rPr>
          <w:b/>
          <w:color w:val="477BD1" w:themeColor="accent2"/>
          <w:sz w:val="28"/>
          <w:szCs w:val="28"/>
        </w:rPr>
        <w:t xml:space="preserve"> Model</w:t>
      </w:r>
    </w:p>
    <w:p w14:paraId="6ADD5A73" w14:textId="77777777" w:rsidR="001B1241" w:rsidRDefault="001B1241" w:rsidP="001B1241">
      <w:pPr>
        <w:rPr>
          <w:b/>
          <w:bCs/>
        </w:rPr>
      </w:pPr>
    </w:p>
    <w:p w14:paraId="48E3D567" w14:textId="77777777" w:rsidR="001B1241" w:rsidRPr="00730B2D" w:rsidRDefault="001B1241" w:rsidP="001B1241">
      <w:pPr>
        <w:rPr>
          <w:b/>
          <w:bCs/>
          <w:color w:val="477BD1" w:themeColor="accent2"/>
        </w:rPr>
      </w:pPr>
      <w:r w:rsidRPr="00730B2D">
        <w:rPr>
          <w:b/>
          <w:bCs/>
          <w:color w:val="477BD1" w:themeColor="accent2"/>
        </w:rPr>
        <w:t xml:space="preserve">Background: The </w:t>
      </w:r>
      <w:proofErr w:type="spellStart"/>
      <w:r w:rsidRPr="00730B2D">
        <w:rPr>
          <w:b/>
          <w:bCs/>
          <w:color w:val="477BD1" w:themeColor="accent2"/>
        </w:rPr>
        <w:t>Thanzi</w:t>
      </w:r>
      <w:proofErr w:type="spellEnd"/>
      <w:r w:rsidRPr="00730B2D">
        <w:rPr>
          <w:b/>
          <w:bCs/>
          <w:color w:val="477BD1" w:themeColor="accent2"/>
        </w:rPr>
        <w:t xml:space="preserve"> La </w:t>
      </w:r>
      <w:proofErr w:type="spellStart"/>
      <w:r w:rsidRPr="00730B2D">
        <w:rPr>
          <w:b/>
          <w:bCs/>
          <w:color w:val="477BD1" w:themeColor="accent2"/>
        </w:rPr>
        <w:t>Onse</w:t>
      </w:r>
      <w:proofErr w:type="spellEnd"/>
      <w:r w:rsidRPr="00730B2D">
        <w:rPr>
          <w:b/>
          <w:bCs/>
          <w:color w:val="477BD1" w:themeColor="accent2"/>
        </w:rPr>
        <w:t xml:space="preserve"> Model</w:t>
      </w:r>
    </w:p>
    <w:p w14:paraId="677EB259" w14:textId="77777777" w:rsidR="001B1241" w:rsidRDefault="001B1241" w:rsidP="001B1241">
      <w:pPr>
        <w:rPr>
          <w:bCs/>
        </w:rPr>
      </w:pPr>
      <w:r>
        <w:rPr>
          <w:bCs/>
        </w:rPr>
        <w:t xml:space="preserve">As part of the </w:t>
      </w:r>
      <w:proofErr w:type="spellStart"/>
      <w:r>
        <w:rPr>
          <w:bCs/>
        </w:rPr>
        <w:t>Thanzi</w:t>
      </w:r>
      <w:proofErr w:type="spellEnd"/>
      <w:r>
        <w:rPr>
          <w:bCs/>
        </w:rPr>
        <w:t xml:space="preserve"> La </w:t>
      </w:r>
      <w:proofErr w:type="spellStart"/>
      <w:r>
        <w:rPr>
          <w:bCs/>
        </w:rPr>
        <w:t>Onse</w:t>
      </w:r>
      <w:proofErr w:type="spellEnd"/>
      <w:r>
        <w:rPr>
          <w:bCs/>
        </w:rPr>
        <w:t xml:space="preserv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the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SARS-CoV-2 transmission and COVID-19 disease.</w:t>
      </w:r>
    </w:p>
    <w:p w14:paraId="028CE9AF" w14:textId="77777777" w:rsidR="001B1241" w:rsidRPr="00A915AF" w:rsidRDefault="001B1241" w:rsidP="001B1241">
      <w:pPr>
        <w:rPr>
          <w:bCs/>
        </w:rPr>
      </w:pPr>
    </w:p>
    <w:p w14:paraId="72EDA0E2" w14:textId="77777777" w:rsidR="001B1241" w:rsidRPr="00730B2D" w:rsidRDefault="001B1241" w:rsidP="001B1241">
      <w:pPr>
        <w:rPr>
          <w:b/>
          <w:bCs/>
          <w:color w:val="477BD1" w:themeColor="accent2"/>
        </w:rPr>
      </w:pPr>
      <w:r w:rsidRPr="00730B2D">
        <w:rPr>
          <w:b/>
          <w:bCs/>
          <w:color w:val="477BD1" w:themeColor="accent2"/>
        </w:rPr>
        <w:t>Background: General approach to decisions on modelling causal influences and effects of interventions</w:t>
      </w:r>
    </w:p>
    <w:p w14:paraId="2141F4CB" w14:textId="77777777" w:rsidR="001B1241" w:rsidRPr="0008547E" w:rsidRDefault="001B1241" w:rsidP="001B1241">
      <w:pPr>
        <w:rPr>
          <w:bCs/>
        </w:rPr>
      </w:pPr>
      <w:r>
        <w:rPr>
          <w:bCs/>
        </w:rPr>
        <w:t xml:space="preserve">This module was designed in the context of an overall approach to modelling causal effects in general and causal effects of </w:t>
      </w:r>
      <w:proofErr w:type="gramStart"/>
      <w:r>
        <w:rPr>
          <w:bCs/>
        </w:rPr>
        <w:t>interventions in particular</w:t>
      </w:r>
      <w:proofErr w:type="gramEnd"/>
      <w:r>
        <w:rPr>
          <w:bCs/>
        </w:rPr>
        <w:t xml:space="preserve">. </w:t>
      </w:r>
      <w:r>
        <w:t xml:space="preserve">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w:t>
      </w:r>
      <w:proofErr w:type="gramStart"/>
      <w:r>
        <w:t>social</w:t>
      </w:r>
      <w:proofErr w:type="gramEnd"/>
      <w:r>
        <w:t xml:space="preserve"> or biologic), and risk of disease or another variable if there is strong evidence from an overall body of studies that such a causal link exists and is at least moderately strong. In informing such decisions we place </w:t>
      </w:r>
      <w:proofErr w:type="gramStart"/>
      <w:r>
        <w:t>particular value</w:t>
      </w:r>
      <w:proofErr w:type="gramEnd"/>
      <w:r>
        <w:t xml:space="preserv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w:t>
      </w:r>
      <w:proofErr w:type="gramStart"/>
      <w:r>
        <w:t>taken into account</w:t>
      </w:r>
      <w:proofErr w:type="gramEnd"/>
      <w:r>
        <w:t xml:space="preserve"> and the Malawi-specific link included.</w:t>
      </w:r>
    </w:p>
    <w:p w14:paraId="7A58CF82" w14:textId="77777777" w:rsidR="001B1241" w:rsidRDefault="001B1241" w:rsidP="001B1241">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3C1D9E2C" w14:textId="77777777" w:rsidR="001B1241" w:rsidRDefault="001B1241" w:rsidP="001B1241">
      <w:pPr>
        <w:rPr>
          <w:b/>
          <w:color w:val="AC3EC1" w:themeColor="accent1"/>
        </w:rPr>
      </w:pPr>
      <w:r>
        <w:t xml:space="preserve">Unless there is evidence to the contrary, the intent is to summarize and incorporate intervention effects into the model as relative risks or rates rather than absolute differences </w:t>
      </w:r>
      <w:proofErr w:type="gramStart"/>
      <w:r>
        <w:t>due to the fact that</w:t>
      </w:r>
      <w:proofErr w:type="gramEnd"/>
      <w:r>
        <w:t xml:space="preserve">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r>
        <w:rPr>
          <w:b/>
          <w:color w:val="AC3EC1" w:themeColor="accent1"/>
        </w:rPr>
        <w:br w:type="page"/>
      </w:r>
    </w:p>
    <w:p w14:paraId="5749BFD8" w14:textId="77777777" w:rsidR="001B1241" w:rsidRPr="00730B2D" w:rsidRDefault="001B1241" w:rsidP="001B1241">
      <w:pPr>
        <w:rPr>
          <w:b/>
          <w:color w:val="477BD1" w:themeColor="accent2"/>
        </w:rPr>
      </w:pPr>
      <w:r w:rsidRPr="00730B2D">
        <w:rPr>
          <w:b/>
          <w:color w:val="477BD1" w:themeColor="accent2"/>
        </w:rPr>
        <w:lastRenderedPageBreak/>
        <w:t>Background:  Demographic and social characteristics modelled</w:t>
      </w:r>
    </w:p>
    <w:p w14:paraId="4351B4B5" w14:textId="77777777" w:rsidR="001B1241" w:rsidRDefault="001B1241" w:rsidP="001B1241">
      <w:r>
        <w:t xml:space="preserve">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From age 15 we assign BMI in 5 categories, tobacco use status, drinking excess alcohol, having low exercise, high sugar intake, high salt intake, and marital status (never, currently, widowed/divorced). The status </w:t>
      </w:r>
      <w:proofErr w:type="gramStart"/>
      <w:r>
        <w:t>with regard to</w:t>
      </w:r>
      <w:proofErr w:type="gramEnd"/>
      <w:r>
        <w:t xml:space="preserve"> such variables for individuals can change over time. The influences between these variables are described in detail in a separate document.</w:t>
      </w:r>
    </w:p>
    <w:p w14:paraId="308E6B88" w14:textId="77777777" w:rsidR="001B1241" w:rsidRDefault="001B1241" w:rsidP="001B1241"/>
    <w:p w14:paraId="62C009D6" w14:textId="77777777" w:rsidR="001B1241" w:rsidRPr="00730B2D" w:rsidRDefault="001B1241" w:rsidP="001B1241">
      <w:pPr>
        <w:rPr>
          <w:b/>
          <w:bCs/>
          <w:color w:val="477BD1" w:themeColor="accent2"/>
        </w:rPr>
      </w:pPr>
      <w:r w:rsidRPr="00730B2D">
        <w:rPr>
          <w:b/>
          <w:bCs/>
          <w:color w:val="477BD1" w:themeColor="accent2"/>
        </w:rPr>
        <w:t>Model structure</w:t>
      </w:r>
    </w:p>
    <w:p w14:paraId="7C4630E1" w14:textId="77777777" w:rsidR="001B1241" w:rsidRDefault="001B1241" w:rsidP="001B1241">
      <w:pPr>
        <w:rPr>
          <w:b/>
          <w:bCs/>
          <w:color w:val="808080" w:themeColor="background1" w:themeShade="80"/>
        </w:rPr>
      </w:pPr>
      <w:r w:rsidRPr="00FE35B5">
        <w:rPr>
          <w:b/>
          <w:bCs/>
          <w:color w:val="808080" w:themeColor="background1" w:themeShade="80"/>
        </w:rPr>
        <w:t>Variables</w:t>
      </w:r>
      <w:r>
        <w:rPr>
          <w:b/>
          <w:bCs/>
          <w:color w:val="808080" w:themeColor="background1" w:themeShade="80"/>
        </w:rPr>
        <w:t xml:space="preserve"> modelled</w:t>
      </w:r>
    </w:p>
    <w:p w14:paraId="261513EA" w14:textId="7FBA7C0D" w:rsidR="00EC39B0" w:rsidRDefault="001B1241" w:rsidP="001B1241">
      <w:r>
        <w:t xml:space="preserve">This module updates the properties relating to measles infection status, </w:t>
      </w:r>
      <w:proofErr w:type="gramStart"/>
      <w:r>
        <w:t>symptoms</w:t>
      </w:r>
      <w:proofErr w:type="gramEnd"/>
      <w:r>
        <w:t xml:space="preserve"> and treatment. </w:t>
      </w:r>
      <w:r w:rsidR="008E7D72">
        <w:t xml:space="preserve">The natural history model of measles follows a susceptible – infected – recovered structure </w:t>
      </w:r>
      <w:r w:rsidR="00850623">
        <w:t xml:space="preserve">with an age-dependent mortality rate applied to all infected cases. </w:t>
      </w:r>
      <w:r w:rsidR="00ED6C81">
        <w:t xml:space="preserve">Immunity to measles following infection is lifelong. </w:t>
      </w:r>
      <w:r w:rsidR="00850623">
        <w:t xml:space="preserve">The properties associated with this module are </w:t>
      </w:r>
      <w:r w:rsidR="00050834">
        <w:t xml:space="preserve">measles infection status, date of onset of measles and currently on treatment for measles complications. </w:t>
      </w:r>
    </w:p>
    <w:p w14:paraId="6CC863E1" w14:textId="23A04E35" w:rsidR="001B1241" w:rsidRDefault="001B1241" w:rsidP="001B1241"/>
    <w:p w14:paraId="57E515B4" w14:textId="0A7E7B0D" w:rsidR="001B1241" w:rsidRDefault="001B1241" w:rsidP="001B1241"/>
    <w:p w14:paraId="31436157" w14:textId="18D61608" w:rsidR="001B1241" w:rsidRDefault="008159C3" w:rsidP="001B1241">
      <w:r>
        <w:rPr>
          <w:noProof/>
        </w:rPr>
        <w:drawing>
          <wp:inline distT="0" distB="0" distL="0" distR="0" wp14:anchorId="6817FA30" wp14:editId="5C6EEF00">
            <wp:extent cx="4540250" cy="2866706"/>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46728" cy="2870796"/>
                    </a:xfrm>
                    <a:prstGeom prst="rect">
                      <a:avLst/>
                    </a:prstGeom>
                  </pic:spPr>
                </pic:pic>
              </a:graphicData>
            </a:graphic>
          </wp:inline>
        </w:drawing>
      </w:r>
    </w:p>
    <w:p w14:paraId="1F19C3D2" w14:textId="028DD1A6" w:rsidR="001B1241" w:rsidRDefault="001B1241" w:rsidP="001B1241">
      <w:r>
        <w:t xml:space="preserve">Figure 1. </w:t>
      </w:r>
      <w:r w:rsidR="008159C3">
        <w:t xml:space="preserve">Natural history model of measles infection. </w:t>
      </w:r>
    </w:p>
    <w:p w14:paraId="15B08415" w14:textId="0B091DD8" w:rsidR="008159C3" w:rsidRDefault="008159C3" w:rsidP="001B1241"/>
    <w:p w14:paraId="178277D8" w14:textId="7FECA2D5" w:rsidR="0035508F" w:rsidRDefault="0035508F" w:rsidP="0035508F">
      <w:pPr>
        <w:rPr>
          <w:b/>
          <w:bCs/>
          <w:color w:val="808080" w:themeColor="background1" w:themeShade="80"/>
        </w:rPr>
      </w:pPr>
      <w:r>
        <w:rPr>
          <w:b/>
          <w:bCs/>
          <w:color w:val="808080" w:themeColor="background1" w:themeShade="80"/>
        </w:rPr>
        <w:t>Incidence of measles infection</w:t>
      </w:r>
    </w:p>
    <w:p w14:paraId="12D0F277" w14:textId="7F4D3C46" w:rsidR="00F3754C" w:rsidRDefault="008E7D72" w:rsidP="00073C20">
      <w:r>
        <w:lastRenderedPageBreak/>
        <w:t>Measles incidence</w:t>
      </w:r>
      <w:r w:rsidR="00050834">
        <w:t xml:space="preserve"> is simulated through a poll which runs every month using a fixed annual attack rate based on pre-EPI estimates. </w:t>
      </w:r>
      <w:r w:rsidR="00172B38">
        <w:t>In 1980 162,686 measles cases were reported in a population of 6.163 million, giving an annual incidence rate per capita (</w:t>
      </w:r>
      <w:r w:rsidR="00172B38" w:rsidRPr="00172B38">
        <w:rPr>
          <w:i/>
          <w:iCs/>
        </w:rPr>
        <w:t>r</w:t>
      </w:r>
      <w:r w:rsidR="00172B38">
        <w:t xml:space="preserve"> = cases / population) of 0.0264. We convert this to an individual probability of infection (</w:t>
      </w:r>
      <w:r w:rsidR="00172B38" w:rsidRPr="00172B38">
        <w:rPr>
          <w:i/>
          <w:iCs/>
        </w:rPr>
        <w:t>P</w:t>
      </w:r>
      <w:r w:rsidR="00172B38">
        <w:t>) and apply the risk of infection to everyone currently uninfected in the population:</w:t>
      </w:r>
    </w:p>
    <w:p w14:paraId="17EA6135" w14:textId="73B2AE5F" w:rsidR="00172B38" w:rsidRPr="00172B38" w:rsidRDefault="00172B38" w:rsidP="00F3754C">
      <m:oMathPara>
        <m:oMathParaPr>
          <m:jc m:val="left"/>
        </m:oMathParaPr>
        <m:oMath>
          <m:r>
            <w:rPr>
              <w:rFonts w:ascii="Cambria Math" w:hAnsi="Cambria Math"/>
            </w:rPr>
            <m:t>P=1-</m:t>
          </m:r>
          <m:sSup>
            <m:sSupPr>
              <m:ctrlPr>
                <w:rPr>
                  <w:rFonts w:ascii="Cambria Math" w:hAnsi="Cambria Math"/>
                  <w:i/>
                </w:rPr>
              </m:ctrlPr>
            </m:sSupPr>
            <m:e>
              <m:r>
                <w:rPr>
                  <w:rFonts w:ascii="Cambria Math" w:hAnsi="Cambria Math"/>
                </w:rPr>
                <m:t>e</m:t>
              </m:r>
            </m:e>
            <m:sup>
              <m:r>
                <w:rPr>
                  <w:rFonts w:ascii="Cambria Math" w:hAnsi="Cambria Math"/>
                </w:rPr>
                <m:t>-rt</m:t>
              </m:r>
            </m:sup>
          </m:sSup>
        </m:oMath>
      </m:oMathPara>
    </w:p>
    <w:p w14:paraId="27180702" w14:textId="09A32674" w:rsidR="00073C20" w:rsidRDefault="00073C20" w:rsidP="00073C20">
      <w:r w:rsidRPr="00073C20">
        <w:t>Seasonality</w:t>
      </w:r>
      <w:r w:rsidR="00050834">
        <w:t xml:space="preserve"> in measles incidence</w:t>
      </w:r>
      <w:r w:rsidRPr="00073C20">
        <w:t xml:space="preserve"> </w:t>
      </w:r>
      <w:r w:rsidR="00050834">
        <w:t xml:space="preserve">is </w:t>
      </w:r>
      <w:r w:rsidRPr="00073C20">
        <w:t xml:space="preserve">captured in a phenomenological way using a transmission function </w:t>
      </w:r>
      <w:r w:rsidR="00050834">
        <w:t>(</w:t>
      </w:r>
      <w:r w:rsidR="00050834" w:rsidRPr="00050834">
        <w:rPr>
          <w:i/>
          <w:iCs/>
        </w:rPr>
        <w:t>β</w:t>
      </w:r>
      <w:r w:rsidR="00050834">
        <w:t xml:space="preserve">) </w:t>
      </w:r>
      <w:r w:rsidRPr="00073C20">
        <w:t>in discrete time</w:t>
      </w:r>
      <w:r w:rsidR="00050834">
        <w:t xml:space="preserve"> which oscillates </w:t>
      </w:r>
      <w:r w:rsidRPr="00073C20">
        <w:t>through the year using a sinusoidal function around a baseline rate (</w:t>
      </w:r>
      <w:r w:rsidRPr="00050834">
        <w:rPr>
          <w:i/>
          <w:iCs/>
        </w:rPr>
        <w:t>β0</w:t>
      </w:r>
      <w:r w:rsidRPr="00073C20">
        <w:t xml:space="preserve">) with amplitude scaled by </w:t>
      </w:r>
      <w:r w:rsidRPr="00050834">
        <w:rPr>
          <w:i/>
          <w:iCs/>
        </w:rPr>
        <w:t>β1</w:t>
      </w:r>
      <w:r w:rsidRPr="00073C20">
        <w:t xml:space="preserve"> and a phase shift</w:t>
      </w:r>
      <w:r w:rsidR="00050834">
        <w:t>.</w:t>
      </w:r>
      <w:r w:rsidR="00095C66">
        <w:fldChar w:fldCharType="begin"/>
      </w:r>
      <w:r w:rsidR="00095C66">
        <w:instrText xml:space="preserve"> ADDIN EN.CITE &lt;EndNote&gt;&lt;Cite&gt;&lt;Author&gt;Ferrari&lt;/Author&gt;&lt;Year&gt;2008&lt;/Year&gt;&lt;RecNum&gt;6&lt;/RecNum&gt;&lt;DisplayText&gt;(Ferrari, Grais et al. 2008)&lt;/DisplayText&gt;&lt;record&gt;&lt;rec-number&gt;6&lt;/rec-number&gt;&lt;foreign-keys&gt;&lt;key app="EN" db-id="zaffd2ee70fwd7eza0r5ta2crvrxw9v2tatx" timestamp="1611072180"&gt;6&lt;/key&gt;&lt;/foreign-keys&gt;&lt;ref-type name="Journal Article"&gt;17&lt;/ref-type&gt;&lt;contributors&gt;&lt;authors&gt;&lt;author&gt;Ferrari, Matthew J.&lt;/author&gt;&lt;author&gt;Grais, Rebecca F.&lt;/author&gt;&lt;author&gt;Bharti, Nita&lt;/author&gt;&lt;author&gt;Conlan, Andrew J. K.&lt;/author&gt;&lt;author&gt;Bjørnstad, Ottar N.&lt;/author&gt;&lt;author&gt;Wolfson, Lara J.&lt;/author&gt;&lt;author&gt;Guerin, Philippe J.&lt;/author&gt;&lt;author&gt;Djibo, Ali&lt;/author&gt;&lt;author&gt;Grenfell, Bryan T.&lt;/author&gt;&lt;/authors&gt;&lt;/contributors&gt;&lt;titles&gt;&lt;title&gt;The dynamics of measles in sub-Saharan Africa&lt;/title&gt;&lt;secondary-title&gt;Nature&lt;/secondary-title&gt;&lt;/titles&gt;&lt;periodical&gt;&lt;full-title&gt;Nature&lt;/full-title&gt;&lt;/periodical&gt;&lt;pages&gt;679-684&lt;/pages&gt;&lt;volume&gt;451&lt;/volume&gt;&lt;number&gt;7179&lt;/number&gt;&lt;dates&gt;&lt;year&gt;2008&lt;/year&gt;&lt;pub-dates&gt;&lt;date&gt;2008/02/01&lt;/date&gt;&lt;/pub-dates&gt;&lt;/dates&gt;&lt;isbn&gt;1476-4687&lt;/isbn&gt;&lt;urls&gt;&lt;related-urls&gt;&lt;url&gt;https://doi.org/10.1038/nature06509&lt;/url&gt;&lt;/related-urls&gt;&lt;/urls&gt;&lt;electronic-resource-num&gt;10.1038/nature06509&lt;/electronic-resource-num&gt;&lt;/record&gt;&lt;/Cite&gt;&lt;/EndNote&gt;</w:instrText>
      </w:r>
      <w:r w:rsidR="00095C66">
        <w:fldChar w:fldCharType="separate"/>
      </w:r>
      <w:r w:rsidR="00095C66">
        <w:rPr>
          <w:noProof/>
        </w:rPr>
        <w:t>(Ferrari, Grais et al. 2008)</w:t>
      </w:r>
      <w:r w:rsidR="00095C66">
        <w:fldChar w:fldCharType="end"/>
      </w:r>
      <w:r w:rsidR="00050834">
        <w:t xml:space="preserve"> </w:t>
      </w:r>
    </w:p>
    <w:p w14:paraId="1CC1DE10" w14:textId="39D25F7F" w:rsidR="00F3754C" w:rsidRDefault="000160B7" w:rsidP="00F3754C">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2πt</m:t>
                    </m:r>
                  </m:e>
                </m:func>
              </m:e>
            </m:d>
          </m:e>
        </m:d>
      </m:oMath>
      <w:r w:rsidR="00F3754C">
        <w:rPr>
          <w:rFonts w:eastAsiaTheme="minorEastAsia"/>
        </w:rPr>
        <w:t xml:space="preserve"> </w:t>
      </w:r>
      <w:r w:rsidR="00172B38">
        <w:t xml:space="preserve">      </w:t>
      </w:r>
      <w:r w:rsidR="00F3754C" w:rsidRPr="00F3754C">
        <w:t xml:space="preserve"> </w:t>
      </w:r>
    </w:p>
    <w:p w14:paraId="0C734F6B" w14:textId="77777777" w:rsidR="00172B38" w:rsidRPr="00F3754C" w:rsidRDefault="00172B38" w:rsidP="00F3754C">
      <w:pPr>
        <w:rPr>
          <w:rFonts w:eastAsiaTheme="minorEastAsia"/>
        </w:rPr>
      </w:pPr>
    </w:p>
    <w:p w14:paraId="02B291AB" w14:textId="3EBA6229" w:rsidR="000160B7" w:rsidRDefault="00172B38" w:rsidP="001B1241">
      <w:r w:rsidRPr="00F3754C">
        <w:rPr>
          <w:noProof/>
        </w:rPr>
        <w:drawing>
          <wp:inline distT="0" distB="0" distL="0" distR="0" wp14:anchorId="4C42A82C" wp14:editId="343A9087">
            <wp:extent cx="5004073" cy="2790190"/>
            <wp:effectExtent l="0" t="0" r="6350" b="0"/>
            <wp:docPr id="20" name="Picture 19">
              <a:extLst xmlns:a="http://schemas.openxmlformats.org/drawingml/2006/main">
                <a:ext uri="{FF2B5EF4-FFF2-40B4-BE49-F238E27FC236}">
                  <a16:creationId xmlns:a16="http://schemas.microsoft.com/office/drawing/2014/main" id="{88349863-9DED-4B91-893F-A2B8BABCC2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88349863-9DED-4B91-893F-A2B8BABCC239}"/>
                        </a:ext>
                      </a:extLst>
                    </pic:cNvPr>
                    <pic:cNvPicPr>
                      <a:picLocks noChangeAspect="1"/>
                    </pic:cNvPicPr>
                  </pic:nvPicPr>
                  <pic:blipFill rotWithShape="1">
                    <a:blip r:embed="rId6"/>
                    <a:srcRect l="805" t="17021" r="4092"/>
                    <a:stretch/>
                  </pic:blipFill>
                  <pic:spPr>
                    <a:xfrm>
                      <a:off x="0" y="0"/>
                      <a:ext cx="5004073" cy="2790190"/>
                    </a:xfrm>
                    <a:prstGeom prst="rect">
                      <a:avLst/>
                    </a:prstGeom>
                  </pic:spPr>
                </pic:pic>
              </a:graphicData>
            </a:graphic>
          </wp:inline>
        </w:drawing>
      </w:r>
    </w:p>
    <w:p w14:paraId="0F5491C5" w14:textId="4F58A2DD" w:rsidR="00172B38" w:rsidRDefault="00172B38" w:rsidP="001B1241">
      <w:r>
        <w:t>Figure 2. Sample output of the seasonality in the measles transmission function (</w:t>
      </w:r>
      <w:r w:rsidRPr="00050834">
        <w:rPr>
          <w:i/>
          <w:iCs/>
        </w:rPr>
        <w:t>β</w:t>
      </w:r>
      <w:r>
        <w:t>) through each month of the year (1-12).</w:t>
      </w:r>
    </w:p>
    <w:p w14:paraId="63139442" w14:textId="77777777" w:rsidR="00172B38" w:rsidRPr="000160B7" w:rsidRDefault="00172B38" w:rsidP="001B1241"/>
    <w:p w14:paraId="05C38F18" w14:textId="17B42F34" w:rsidR="008E7D72" w:rsidRDefault="00050834" w:rsidP="001B1241">
      <w:r>
        <w:t xml:space="preserve">The measles vaccine, which was introduced as a single dose in 1980 and a two-dose regimen in 2015, protects against measles infection and disease with 85% (one dose) and 99% (two doses) efficacy. This vaccine has been administered in combination with the rubella vaccine since 2018. The reality may be that the vaccine protects against disease and not infection, but we assume that people who have been vaccinated and get infected would not be infectious and therefore do not contribute to transmission. </w:t>
      </w:r>
      <w:r w:rsidR="008E7D72">
        <w:t xml:space="preserve">Children under 6 months </w:t>
      </w:r>
      <w:r>
        <w:t xml:space="preserve">are </w:t>
      </w:r>
      <w:r w:rsidR="008E7D72">
        <w:t>protected by maternal immunity</w:t>
      </w:r>
      <w:r>
        <w:t>.</w:t>
      </w:r>
      <w:r w:rsidR="00172B38">
        <w:t xml:space="preserve"> As the probability of infection remains constant each year, it is the changes in vaccine coverage which drive the incidence of measles cases. </w:t>
      </w:r>
      <w:r w:rsidR="0067630A">
        <w:t xml:space="preserve">We assume that naturally acquired and vaccine-derived immunity are both lifelong. </w:t>
      </w:r>
      <w:r w:rsidR="0067630A">
        <w:fldChar w:fldCharType="begin"/>
      </w:r>
      <w:r w:rsidR="0067630A">
        <w:instrText xml:space="preserve"> ADDIN EN.CITE &lt;EndNote&gt;&lt;Cite&gt;&lt;Author&gt;Strebel&lt;/Author&gt;&lt;Year&gt;2018&lt;/Year&gt;&lt;RecNum&gt;11&lt;/RecNum&gt;&lt;DisplayText&gt;(Strebel, Papania et al. 2018)&lt;/DisplayText&gt;&lt;record&gt;&lt;rec-number&gt;11&lt;/rec-number&gt;&lt;foreign-keys&gt;&lt;key app="EN" db-id="zaffd2ee70fwd7eza0r5ta2crvrxw9v2tatx" timestamp="1611326094"&gt;11&lt;/key&gt;&lt;/foreign-keys&gt;&lt;ref-type name="Book Section"&gt;5&lt;/ref-type&gt;&lt;contributors&gt;&lt;authors&gt;&lt;author&gt;Strebel, Peter M.&lt;/author&gt;&lt;author&gt;Papania, Mark J.&lt;/author&gt;&lt;author&gt;Gastañaduy, Paul A.&lt;/author&gt;&lt;author&gt;Goodson, James L.&lt;/author&gt;&lt;/authors&gt;&lt;secondary-authors&gt;&lt;author&gt;Plotkin, Stanley A.&lt;/author&gt;&lt;author&gt;Orenstein, Walter A.&lt;/author&gt;&lt;author&gt;Offit, Paul A.&lt;/author&gt;&lt;author&gt;Edwards, Kathryn M.&lt;/author&gt;&lt;/secondary-authors&gt;&lt;/contributors&gt;&lt;titles&gt;&lt;title&gt;37 - Measles Vaccines&lt;/title&gt;&lt;secondary-title&gt;Plotkin&amp;apos;s Vaccines (Seventh Edition)&lt;/secondary-title&gt;&lt;/titles&gt;&lt;pages&gt;579-618.e21&lt;/pages&gt;&lt;dates&gt;&lt;year&gt;2018&lt;/year&gt;&lt;pub-dates&gt;&lt;date&gt;2018/01/01/&lt;/date&gt;&lt;/pub-dates&gt;&lt;/dates&gt;&lt;publisher&gt;Elsevier&lt;/publisher&gt;&lt;isbn&gt;978-0-323-35761-6&lt;/isbn&gt;&lt;urls&gt;&lt;related-urls&gt;&lt;url&gt;http://www.sciencedirect.com/science/article/pii/B9780323357616000377&lt;/url&gt;&lt;/related-urls&gt;&lt;/urls&gt;&lt;electronic-resource-num&gt;https://doi.org/10.1016/B978-0-323-35761-6.00037-7&lt;/electronic-resource-num&gt;&lt;/record&gt;&lt;/Cite&gt;&lt;/EndNote&gt;</w:instrText>
      </w:r>
      <w:r w:rsidR="0067630A">
        <w:fldChar w:fldCharType="separate"/>
      </w:r>
      <w:r w:rsidR="0067630A">
        <w:rPr>
          <w:noProof/>
        </w:rPr>
        <w:t>(Strebel, Papania et al. 2018)</w:t>
      </w:r>
      <w:r w:rsidR="0067630A">
        <w:fldChar w:fldCharType="end"/>
      </w:r>
    </w:p>
    <w:p w14:paraId="1EB81E42" w14:textId="77777777" w:rsidR="008E7D72" w:rsidRDefault="008E7D72" w:rsidP="001B1241"/>
    <w:p w14:paraId="7379DC4A" w14:textId="6D3B5722" w:rsidR="008E7D72" w:rsidRDefault="0035508F" w:rsidP="001B1241">
      <w:r>
        <w:rPr>
          <w:b/>
          <w:bCs/>
          <w:color w:val="808080" w:themeColor="background1" w:themeShade="80"/>
        </w:rPr>
        <w:t>Symptoms due to measles infection</w:t>
      </w:r>
    </w:p>
    <w:p w14:paraId="0EC0A4AB" w14:textId="51E34D08" w:rsidR="008E7D72" w:rsidRDefault="008E7D72" w:rsidP="008E7D72">
      <w:r>
        <w:lastRenderedPageBreak/>
        <w:t xml:space="preserve">At </w:t>
      </w:r>
      <w:r w:rsidR="007F4B0D">
        <w:t xml:space="preserve">the time of </w:t>
      </w:r>
      <w:r w:rsidR="00F3754C">
        <w:t>infection</w:t>
      </w:r>
      <w:r>
        <w:t xml:space="preserve">, </w:t>
      </w:r>
      <w:r w:rsidR="00F3754C">
        <w:t xml:space="preserve">each </w:t>
      </w:r>
      <w:r>
        <w:t>symptom</w:t>
      </w:r>
      <w:r w:rsidR="00F3754C">
        <w:t xml:space="preserve"> associated with measles is </w:t>
      </w:r>
      <w:r>
        <w:t>assigned</w:t>
      </w:r>
      <w:r w:rsidR="00F3754C">
        <w:t xml:space="preserve"> using an</w:t>
      </w:r>
      <w:r>
        <w:t xml:space="preserve"> age-dependent</w:t>
      </w:r>
      <w:r w:rsidR="00F3754C">
        <w:t xml:space="preserve"> probability </w:t>
      </w:r>
      <w:r w:rsidR="007F4B0D">
        <w:t>with onset between 7-21 days post-infection (Figure 3)</w:t>
      </w:r>
      <w:r w:rsidR="00F3754C">
        <w:t>.</w:t>
      </w:r>
      <w:r w:rsidR="00786306">
        <w:fldChar w:fldCharType="begin"/>
      </w:r>
      <w:r w:rsidR="00786306">
        <w:instrText xml:space="preserve"> ADDIN EN.CITE &lt;EndNote&gt;&lt;Cite&gt;&lt;Author&gt;Centers for Disease Control and Prevention (CDC)&lt;/Author&gt;&lt;Year&gt;2015&lt;/Year&gt;&lt;RecNum&gt;8&lt;/RecNum&gt;&lt;DisplayText&gt;(Centers for Disease Control and Prevention (CDC) 2015)&lt;/DisplayText&gt;&lt;record&gt;&lt;rec-number&gt;8&lt;/rec-number&gt;&lt;foreign-keys&gt;&lt;key app="EN" db-id="zaffd2ee70fwd7eza0r5ta2crvrxw9v2tatx" timestamp="1611152680"&gt;8&lt;/key&gt;&lt;/foreign-keys&gt;&lt;ref-type name="Electronic Book"&gt;44&lt;/ref-type&gt;&lt;contributors&gt;&lt;authors&gt;&lt;author&gt;Centers for Disease Control and Prevention (CDC),&lt;/author&gt;&lt;/authors&gt;&lt;secondary-authors&gt;&lt;author&gt;Hamborsky J, Kroger A, Wolfe S,&lt;/author&gt;&lt;/secondary-authors&gt;&lt;/contributors&gt;&lt;titles&gt;&lt;title&gt;Epidemiology and Prevention of Vaccine-Preventable Diseases&lt;/title&gt;&lt;/titles&gt;&lt;edition&gt;13th Edition&lt;/edition&gt;&lt;dates&gt;&lt;year&gt;2015&lt;/year&gt;&lt;pub-dates&gt;&lt;date&gt;20th January 2021&lt;/date&gt;&lt;/pub-dates&gt;&lt;/dates&gt;&lt;pub-location&gt;Washington D.C. Public Health Foundation&lt;/pub-location&gt;&lt;urls&gt;&lt;related-urls&gt;&lt;url&gt;https://www.cdc.gov/vaccines/pubs/pinkbook/meas.html&lt;/url&gt;&lt;/related-urls&gt;&lt;/urls&gt;&lt;/record&gt;&lt;/Cite&gt;&lt;/EndNote&gt;</w:instrText>
      </w:r>
      <w:r w:rsidR="00786306">
        <w:fldChar w:fldCharType="separate"/>
      </w:r>
      <w:r w:rsidR="00786306">
        <w:rPr>
          <w:noProof/>
        </w:rPr>
        <w:t>(Centers for Disease Control and Prevention (CDC) 2015)</w:t>
      </w:r>
      <w:r w:rsidR="00786306">
        <w:fldChar w:fldCharType="end"/>
      </w:r>
      <w:r w:rsidR="00F3754C">
        <w:t xml:space="preserve"> We assume the probabilities of symptoms are constant in those aged &gt;</w:t>
      </w:r>
      <w:r w:rsidR="00C00A5E">
        <w:t>3</w:t>
      </w:r>
      <w:r w:rsidR="00F3754C">
        <w:t>0 years.</w:t>
      </w:r>
      <w:r w:rsidR="00C00A5E">
        <w:fldChar w:fldCharType="begin"/>
      </w:r>
      <w:r w:rsidR="00C00A5E">
        <w:instrText xml:space="preserve"> ADDIN EN.CITE &lt;EndNote&gt;&lt;Cite&gt;&lt;Author&gt;Perry&lt;/Author&gt;&lt;Year&gt;2004&lt;/Year&gt;&lt;RecNum&gt;7&lt;/RecNum&gt;&lt;DisplayText&gt;(Perry and Halsey 2004)&lt;/DisplayText&gt;&lt;record&gt;&lt;rec-number&gt;7&lt;/rec-number&gt;&lt;foreign-keys&gt;&lt;key app="EN" db-id="zaffd2ee70fwd7eza0r5ta2crvrxw9v2tatx" timestamp="1611074338"&gt;7&lt;/key&gt;&lt;/foreign-keys&gt;&lt;ref-type name="Journal Article"&gt;17&lt;/ref-type&gt;&lt;contributors&gt;&lt;authors&gt;&lt;author&gt;Perry, Robert T.&lt;/author&gt;&lt;author&gt;Halsey, Neal A.&lt;/author&gt;&lt;/authors&gt;&lt;/contributors&gt;&lt;titles&gt;&lt;title&gt;The Clinical Significance of Measles: A Review&lt;/title&gt;&lt;secondary-title&gt;The Journal of Infectious Diseases&lt;/secondary-title&gt;&lt;/titles&gt;&lt;periodical&gt;&lt;full-title&gt;The Journal of Infectious Diseases&lt;/full-title&gt;&lt;/periodical&gt;&lt;pages&gt;S4-S16&lt;/pages&gt;&lt;volume&gt;189&lt;/volume&gt;&lt;number&gt;Supplement_1&lt;/number&gt;&lt;dates&gt;&lt;year&gt;2004&lt;/year&gt;&lt;/dates&gt;&lt;isbn&gt;0022-1899&lt;/isbn&gt;&lt;urls&gt;&lt;related-urls&gt;&lt;url&gt;https://doi.org/10.1086/377712&lt;/url&gt;&lt;/related-urls&gt;&lt;/urls&gt;&lt;electronic-resource-num&gt;10.1086/377712&lt;/electronic-resource-num&gt;&lt;access-date&gt;1/19/2021&lt;/access-date&gt;&lt;/record&gt;&lt;/Cite&gt;&lt;/EndNote&gt;</w:instrText>
      </w:r>
      <w:r w:rsidR="00C00A5E">
        <w:fldChar w:fldCharType="separate"/>
      </w:r>
      <w:r w:rsidR="00C00A5E">
        <w:rPr>
          <w:noProof/>
        </w:rPr>
        <w:t>(Perry and Halsey 2004)</w:t>
      </w:r>
      <w:r w:rsidR="00C00A5E">
        <w:fldChar w:fldCharType="end"/>
      </w:r>
      <w:r w:rsidR="00EC70B9">
        <w:t xml:space="preserve"> Fever, rash and conjunctivitis are present for all those infected and the remaining symptoms occur with probability shown in Figure 3.</w:t>
      </w:r>
      <w:r w:rsidR="00F3754C">
        <w:t xml:space="preserve">  </w:t>
      </w:r>
      <w:r w:rsidR="00B81B1B">
        <w:t xml:space="preserve">Symptoms will </w:t>
      </w:r>
      <w:r w:rsidR="00CD0D4A">
        <w:t>self-</w:t>
      </w:r>
      <w:r w:rsidR="00B81B1B">
        <w:t xml:space="preserve">resolve without interventions </w:t>
      </w:r>
      <w:r w:rsidR="003020D4">
        <w:t>between 7-</w:t>
      </w:r>
      <w:r w:rsidR="00B81B1B">
        <w:t>14 days</w:t>
      </w:r>
      <w:r w:rsidR="003020D4">
        <w:t xml:space="preserve"> after onset</w:t>
      </w:r>
      <w:r w:rsidR="00CD0D4A">
        <w:t>.</w:t>
      </w:r>
    </w:p>
    <w:p w14:paraId="3698136C" w14:textId="032DD926" w:rsidR="00503BD4" w:rsidRDefault="00503BD4" w:rsidP="001B1241"/>
    <w:p w14:paraId="10F04227" w14:textId="0161D6DC" w:rsidR="00503BD4" w:rsidRDefault="00EC70B9" w:rsidP="001B1241">
      <w:r>
        <w:rPr>
          <w:noProof/>
        </w:rPr>
        <w:drawing>
          <wp:inline distT="0" distB="0" distL="0" distR="0" wp14:anchorId="217C6966" wp14:editId="3CE43FBA">
            <wp:extent cx="4572000" cy="2695575"/>
            <wp:effectExtent l="0" t="0" r="0" b="9525"/>
            <wp:docPr id="5" name="Chart 5">
              <a:extLst xmlns:a="http://schemas.openxmlformats.org/drawingml/2006/main">
                <a:ext uri="{FF2B5EF4-FFF2-40B4-BE49-F238E27FC236}">
                  <a16:creationId xmlns:a16="http://schemas.microsoft.com/office/drawing/2014/main" id="{DACFF05D-260D-4038-8FE0-5C87828D8A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C12FCEE" w14:textId="1C488A6F" w:rsidR="00503BD4" w:rsidRDefault="00503BD4" w:rsidP="001B1241">
      <w:r>
        <w:t xml:space="preserve">Figure </w:t>
      </w:r>
      <w:r w:rsidR="00172B38">
        <w:t>3</w:t>
      </w:r>
      <w:r>
        <w:t>. Age-dependent probabilities of each symptom associated with measles infection.</w:t>
      </w:r>
      <w:r w:rsidR="00EC70B9">
        <w:t xml:space="preserve"> Fever, </w:t>
      </w:r>
      <w:proofErr w:type="gramStart"/>
      <w:r w:rsidR="00EC70B9">
        <w:t>rash</w:t>
      </w:r>
      <w:proofErr w:type="gramEnd"/>
      <w:r w:rsidR="00EC70B9">
        <w:t xml:space="preserve"> and conjunctivitis occur in all cases.  </w:t>
      </w:r>
    </w:p>
    <w:p w14:paraId="3F530D87" w14:textId="77777777" w:rsidR="00503BD4" w:rsidRDefault="00503BD4" w:rsidP="001B1241"/>
    <w:p w14:paraId="5594CFBD" w14:textId="1A227B0F" w:rsidR="00D1759B" w:rsidRDefault="00D1759B" w:rsidP="001B1241">
      <w:r>
        <w:rPr>
          <w:b/>
          <w:bCs/>
          <w:color w:val="808080" w:themeColor="background1" w:themeShade="80"/>
        </w:rPr>
        <w:t>Mortality</w:t>
      </w:r>
    </w:p>
    <w:p w14:paraId="6EF89790" w14:textId="36C876E0" w:rsidR="00D1759B" w:rsidRPr="00A97C55" w:rsidRDefault="00A97C55" w:rsidP="00A97C55">
      <w:r>
        <w:t xml:space="preserve">The probability of death due to measles is age-dependent and will occur </w:t>
      </w:r>
      <w:r w:rsidR="003020D4">
        <w:t>between 3-</w:t>
      </w:r>
      <w:r>
        <w:t xml:space="preserve">7 days of </w:t>
      </w:r>
      <w:r w:rsidR="003020D4">
        <w:t>symptom onset</w:t>
      </w:r>
      <w:r>
        <w:t xml:space="preserve">. </w:t>
      </w:r>
      <w:r w:rsidR="00CD0D4A" w:rsidRPr="0068146B">
        <w:t xml:space="preserve">Pneumonia </w:t>
      </w:r>
      <w:r>
        <w:t xml:space="preserve">is </w:t>
      </w:r>
      <w:r w:rsidR="00CD0D4A" w:rsidRPr="0068146B">
        <w:t xml:space="preserve">most common complication accounting for </w:t>
      </w:r>
      <w:r>
        <w:t>the majority of</w:t>
      </w:r>
      <w:r w:rsidR="00CD0D4A" w:rsidRPr="0068146B">
        <w:t xml:space="preserve"> measles deaths</w:t>
      </w:r>
      <w:r>
        <w:t xml:space="preserve"> although diarrhoea, otitis media and encephalitis are also associated with risk of death</w:t>
      </w:r>
      <w:r w:rsidR="00CD0D4A">
        <w:t>.</w:t>
      </w:r>
      <w:r w:rsidR="00CD0D4A">
        <w:fldChar w:fldCharType="begin"/>
      </w:r>
      <w:r w:rsidR="00CD0D4A">
        <w:instrText xml:space="preserve"> ADDIN EN.CITE &lt;EndNote&gt;&lt;Cite&gt;&lt;Author&gt;Moss&lt;/Author&gt;&lt;Year&gt;2006&lt;/Year&gt;&lt;RecNum&gt;5&lt;/RecNum&gt;&lt;DisplayText&gt;(Moss and Griffin 2006)&lt;/DisplayText&gt;&lt;record&gt;&lt;rec-number&gt;5&lt;/rec-number&gt;&lt;foreign-keys&gt;&lt;key app="EN" db-id="zaffd2ee70fwd7eza0r5ta2crvrxw9v2tatx" timestamp="1611057024"&gt;5&lt;/key&gt;&lt;/foreign-keys&gt;&lt;ref-type name="Journal Article"&gt;17&lt;/ref-type&gt;&lt;contributors&gt;&lt;authors&gt;&lt;author&gt;Moss, William J.&lt;/author&gt;&lt;author&gt;Griffin, Diane E.&lt;/author&gt;&lt;/authors&gt;&lt;/contributors&gt;&lt;titles&gt;&lt;title&gt;Global measles elimination&lt;/title&gt;&lt;secondary-title&gt;Nature Reviews Microbiology&lt;/secondary-title&gt;&lt;/titles&gt;&lt;periodical&gt;&lt;full-title&gt;Nature Reviews Microbiology&lt;/full-title&gt;&lt;/periodical&gt;&lt;pages&gt;900-908&lt;/pages&gt;&lt;volume&gt;4&lt;/volume&gt;&lt;number&gt;12&lt;/number&gt;&lt;dates&gt;&lt;year&gt;2006&lt;/year&gt;&lt;pub-dates&gt;&lt;date&gt;2006/12/01&lt;/date&gt;&lt;/pub-dates&gt;&lt;/dates&gt;&lt;isbn&gt;1740-1534&lt;/isbn&gt;&lt;urls&gt;&lt;related-urls&gt;&lt;url&gt;https://doi.org/10.1038/nrmicro1550&lt;/url&gt;&lt;/related-urls&gt;&lt;/urls&gt;&lt;electronic-resource-num&gt;10.1038/nrmicro1550&lt;/electronic-resource-num&gt;&lt;/record&gt;&lt;/Cite&gt;&lt;/EndNote&gt;</w:instrText>
      </w:r>
      <w:r w:rsidR="00CD0D4A">
        <w:fldChar w:fldCharType="separate"/>
      </w:r>
      <w:r w:rsidR="00CD0D4A">
        <w:rPr>
          <w:noProof/>
        </w:rPr>
        <w:t>(Moss and Griffin 2006)</w:t>
      </w:r>
      <w:r w:rsidR="00CD0D4A">
        <w:fldChar w:fldCharType="end"/>
      </w:r>
      <w:r>
        <w:t xml:space="preserve"> We therefore randomly poll all infected individuals using the age-dependent probability of death without consideration to which symptoms have been assigned.</w:t>
      </w:r>
      <w:r w:rsidR="00B569A4">
        <w:rPr>
          <w:color w:val="2A2A2A"/>
        </w:rPr>
        <w:fldChar w:fldCharType="begin"/>
      </w:r>
      <w:r w:rsidR="00B569A4">
        <w:rPr>
          <w:color w:val="2A2A2A"/>
        </w:rPr>
        <w:instrText xml:space="preserve"> ADDIN EN.CITE &lt;EndNote&gt;&lt;Cite&gt;&lt;Author&gt;Wolfson&lt;/Author&gt;&lt;Year&gt;2009&lt;/Year&gt;&lt;RecNum&gt;2&lt;/RecNum&gt;&lt;DisplayText&gt;(Wolfson, Grais et al. 2009)&lt;/DisplayText&gt;&lt;record&gt;&lt;rec-number&gt;2&lt;/rec-number&gt;&lt;foreign-keys&gt;&lt;key app="EN" db-id="zaffd2ee70fwd7eza0r5ta2crvrxw9v2tatx" timestamp="1610808430"&gt;2&lt;/key&gt;&lt;/foreign-keys&gt;&lt;ref-type name="Journal Article"&gt;17&lt;/ref-type&gt;&lt;contributors&gt;&lt;authors&gt;&lt;author&gt;Wolfson, Lara J&lt;/author&gt;&lt;author&gt;Grais, Rebecca F&lt;/author&gt;&lt;author&gt;Luquero, Francisco J&lt;/author&gt;&lt;author&gt;Birmingham, Maureen E&lt;/author&gt;&lt;author&gt;Strebel, Peter M&lt;/author&gt;&lt;/authors&gt;&lt;/contributors&gt;&lt;titles&gt;&lt;title&gt;Estimates of measles case fatality ratios: a comprehensive review of community-based studies†&lt;/title&gt;&lt;secondary-title&gt;International Journal of Epidemiology&lt;/secondary-title&gt;&lt;/titles&gt;&lt;periodical&gt;&lt;full-title&gt;International Journal of Epidemiology&lt;/full-title&gt;&lt;/periodical&gt;&lt;pages&gt;192-205&lt;/pages&gt;&lt;volume&gt;38&lt;/volume&gt;&lt;number&gt;1&lt;/number&gt;&lt;dates&gt;&lt;year&gt;2009&lt;/year&gt;&lt;/dates&gt;&lt;isbn&gt;0300-5771&lt;/isbn&gt;&lt;urls&gt;&lt;related-urls&gt;&lt;url&gt;https://doi.org/10.1093/ije/dyn224&lt;/url&gt;&lt;/related-urls&gt;&lt;/urls&gt;&lt;electronic-resource-num&gt;10.1093/ije/dyn224&lt;/electronic-resource-num&gt;&lt;access-date&gt;1/16/2021&lt;/access-date&gt;&lt;/record&gt;&lt;/Cite&gt;&lt;/EndNote&gt;</w:instrText>
      </w:r>
      <w:r w:rsidR="00B569A4">
        <w:rPr>
          <w:color w:val="2A2A2A"/>
        </w:rPr>
        <w:fldChar w:fldCharType="separate"/>
      </w:r>
      <w:r w:rsidR="00B569A4">
        <w:rPr>
          <w:noProof/>
          <w:color w:val="2A2A2A"/>
        </w:rPr>
        <w:t>(Wolfson, Grais et al. 2009)</w:t>
      </w:r>
      <w:r w:rsidR="00B569A4">
        <w:rPr>
          <w:color w:val="2A2A2A"/>
        </w:rPr>
        <w:fldChar w:fldCharType="end"/>
      </w:r>
    </w:p>
    <w:p w14:paraId="6F1A7C62" w14:textId="77777777" w:rsidR="00A0288F" w:rsidRDefault="00A0288F" w:rsidP="001B1241"/>
    <w:p w14:paraId="1214727A" w14:textId="77777777" w:rsidR="0035508F" w:rsidRPr="00730B2D" w:rsidRDefault="0035508F" w:rsidP="0035508F">
      <w:pPr>
        <w:jc w:val="both"/>
        <w:rPr>
          <w:b/>
          <w:bCs/>
          <w:color w:val="477BD1" w:themeColor="accent2"/>
        </w:rPr>
      </w:pPr>
      <w:r w:rsidRPr="00730B2D">
        <w:rPr>
          <w:b/>
          <w:bCs/>
          <w:color w:val="477BD1" w:themeColor="accent2"/>
        </w:rPr>
        <w:t>Disability weights</w:t>
      </w:r>
    </w:p>
    <w:p w14:paraId="6FA117A1" w14:textId="108705CC" w:rsidR="0035508F" w:rsidRDefault="00B569A4" w:rsidP="001B1241">
      <w:r>
        <w:t xml:space="preserve">The disability weights associated with measles use the symptoms generated for each individual and map these directly to moderate and severe measles infection. Individuals presenting with </w:t>
      </w:r>
      <w:r w:rsidR="00607B3C">
        <w:t>respiratory symptoms and/or encephalitis</w:t>
      </w:r>
      <w:r>
        <w:t xml:space="preserve"> are classified as severe measles cases (</w:t>
      </w:r>
      <w:proofErr w:type="gramStart"/>
      <w:r>
        <w:t>definition:</w:t>
      </w:r>
      <w:proofErr w:type="gramEnd"/>
      <w:r>
        <w:t xml:space="preserve">  </w:t>
      </w:r>
      <w:r w:rsidRPr="00B569A4">
        <w:t>has a high fever and pain, and feels very weak, which causes great difficulty with daily activities</w:t>
      </w:r>
      <w:r>
        <w:t xml:space="preserve">), whilst all other symptoms map to moderate measles infection (definition: </w:t>
      </w:r>
      <w:r w:rsidRPr="00B569A4">
        <w:t>has a fever and aches, and feels weak, which causes some difficulty with daily activities</w:t>
      </w:r>
      <w:r>
        <w:t xml:space="preserve">). The DALY weight for moderate and severe </w:t>
      </w:r>
      <w:r w:rsidR="002C16F8">
        <w:t xml:space="preserve">measles </w:t>
      </w:r>
      <w:r>
        <w:t xml:space="preserve">infections are 0.051 (lower bound 0.032, upper bound 0.074) and 0.133 (lower bound 0.088, upper bound 0.19) respectively. </w:t>
      </w:r>
    </w:p>
    <w:p w14:paraId="3EECFF0C" w14:textId="4DEDA607" w:rsidR="00B569A4" w:rsidRDefault="00B569A4" w:rsidP="001B1241"/>
    <w:p w14:paraId="310747CA" w14:textId="77777777" w:rsidR="008C53E2" w:rsidRDefault="008C53E2" w:rsidP="001B1241"/>
    <w:p w14:paraId="43C6D753" w14:textId="37D762E4" w:rsidR="00ED2ED4" w:rsidRPr="00730B2D" w:rsidRDefault="00ED2ED4" w:rsidP="00ED2ED4">
      <w:pPr>
        <w:jc w:val="both"/>
        <w:rPr>
          <w:b/>
          <w:bCs/>
          <w:color w:val="477BD1" w:themeColor="accent2"/>
        </w:rPr>
      </w:pPr>
      <w:r>
        <w:rPr>
          <w:b/>
          <w:bCs/>
          <w:color w:val="477BD1" w:themeColor="accent2"/>
        </w:rPr>
        <w:t>Health system interactions</w:t>
      </w:r>
    </w:p>
    <w:p w14:paraId="48393FF9" w14:textId="3B88D68C" w:rsidR="0035508F" w:rsidRPr="00ED2ED4" w:rsidRDefault="0035508F" w:rsidP="0035508F">
      <w:pPr>
        <w:jc w:val="both"/>
        <w:rPr>
          <w:b/>
          <w:bCs/>
          <w:color w:val="808080" w:themeColor="background1" w:themeShade="80"/>
        </w:rPr>
      </w:pPr>
      <w:r w:rsidRPr="00ED2ED4">
        <w:rPr>
          <w:b/>
          <w:bCs/>
          <w:color w:val="808080" w:themeColor="background1" w:themeShade="80"/>
        </w:rPr>
        <w:t xml:space="preserve">Care Seeking &amp; </w:t>
      </w:r>
      <w:r w:rsidR="00D1759B" w:rsidRPr="00ED2ED4">
        <w:rPr>
          <w:b/>
          <w:bCs/>
          <w:color w:val="808080" w:themeColor="background1" w:themeShade="80"/>
        </w:rPr>
        <w:t>diagnosis</w:t>
      </w:r>
    </w:p>
    <w:p w14:paraId="272E027E" w14:textId="18D502BC" w:rsidR="008E7D72" w:rsidRDefault="00C14250" w:rsidP="001B1241">
      <w:r>
        <w:t xml:space="preserve">An individual’s propensity to seek care is governed by the healthcare-seeking algorithm, which uses the current symptoms present along with age, </w:t>
      </w:r>
      <w:proofErr w:type="gramStart"/>
      <w:r>
        <w:t>sex</w:t>
      </w:r>
      <w:proofErr w:type="gramEnd"/>
      <w:r>
        <w:t xml:space="preserve"> and location to predict their likelihood of attending a healthcare facility. Having a rash or otitis media will increase this likelihood by a factor of 2.5 and encephalitis will trigger emergency healthcare-seeking. </w:t>
      </w:r>
    </w:p>
    <w:p w14:paraId="7E7D9171" w14:textId="7CE9B81C" w:rsidR="0060093D" w:rsidRDefault="0060093D" w:rsidP="001B1241">
      <w:r>
        <w:t>The characteristic rash present for all measles cases makes diagnosis straightforward and there are no additional clinical</w:t>
      </w:r>
      <w:r w:rsidR="00A0288F">
        <w:t xml:space="preserve"> / laboratory</w:t>
      </w:r>
      <w:r>
        <w:t xml:space="preserve"> tests required for confirmation. </w:t>
      </w:r>
    </w:p>
    <w:p w14:paraId="3B878EC0" w14:textId="77777777" w:rsidR="00ED2ED4" w:rsidRDefault="00ED2ED4" w:rsidP="0035508F">
      <w:pPr>
        <w:jc w:val="both"/>
        <w:rPr>
          <w:b/>
          <w:bCs/>
          <w:color w:val="808080" w:themeColor="background1" w:themeShade="80"/>
        </w:rPr>
      </w:pPr>
    </w:p>
    <w:p w14:paraId="701E0D93" w14:textId="6C23FC00" w:rsidR="0035508F" w:rsidRPr="00ED2ED4" w:rsidRDefault="0035508F" w:rsidP="0035508F">
      <w:pPr>
        <w:jc w:val="both"/>
        <w:rPr>
          <w:b/>
          <w:bCs/>
          <w:color w:val="808080" w:themeColor="background1" w:themeShade="80"/>
        </w:rPr>
      </w:pPr>
      <w:r w:rsidRPr="00ED2ED4">
        <w:rPr>
          <w:b/>
          <w:bCs/>
          <w:color w:val="808080" w:themeColor="background1" w:themeShade="80"/>
        </w:rPr>
        <w:t xml:space="preserve">Treatment </w:t>
      </w:r>
      <w:r w:rsidR="0060093D" w:rsidRPr="00ED2ED4">
        <w:rPr>
          <w:b/>
          <w:bCs/>
          <w:color w:val="808080" w:themeColor="background1" w:themeShade="80"/>
        </w:rPr>
        <w:t>for measles</w:t>
      </w:r>
    </w:p>
    <w:p w14:paraId="6CE43CFD" w14:textId="00862D73" w:rsidR="00B42244" w:rsidRDefault="0060093D" w:rsidP="001B1241">
      <w:r>
        <w:t>Treatment for measles is dependent on the clinical presentation and presence of secondary complications such as pneumonia.</w:t>
      </w:r>
      <w:r w:rsidR="0067630A">
        <w:fldChar w:fldCharType="begin"/>
      </w:r>
      <w:r w:rsidR="0067630A">
        <w:instrText xml:space="preserve"> ADDIN EN.CITE &lt;EndNote&gt;&lt;Cite&gt;&lt;Author&gt;World Health&lt;/Author&gt;&lt;Year&gt;2019&lt;/Year&gt;&lt;RecNum&gt;9&lt;/RecNum&gt;&lt;DisplayText&gt;(World Health 2019)&lt;/DisplayText&gt;&lt;record&gt;&lt;rec-number&gt;9&lt;/rec-number&gt;&lt;foreign-keys&gt;&lt;key app="EN" db-id="zaffd2ee70fwd7eza0r5ta2crvrxw9v2tatx" timestamp="1611325368"&gt;9&lt;/key&gt;&lt;/foreign-keys&gt;&lt;ref-type name="Journal Article"&gt;17&lt;/ref-type&gt;&lt;contributors&gt;&lt;authors&gt;&lt;author&gt;World Health, Organization&lt;/author&gt;&lt;/authors&gt;&lt;/contributors&gt;&lt;titles&gt;&lt;title&gt;Measles vaccines: WHO position paper, April 2017 - Recommendations&lt;/title&gt;&lt;secondary-title&gt;Vaccine&lt;/secondary-title&gt;&lt;/titles&gt;&lt;periodical&gt;&lt;full-title&gt;Vaccine&lt;/full-title&gt;&lt;/periodical&gt;&lt;pages&gt;219-222&lt;/pages&gt;&lt;volume&gt;37&lt;/volume&gt;&lt;number&gt;2&lt;/number&gt;&lt;edition&gt;2017/08/02&lt;/edition&gt;&lt;keywords&gt;&lt;keyword&gt;Child&lt;/keyword&gt;&lt;keyword&gt;*Global Health&lt;/keyword&gt;&lt;keyword&gt;HIV Infections/complications&lt;/keyword&gt;&lt;keyword&gt;Health Policy&lt;/keyword&gt;&lt;keyword&gt;Humans&lt;/keyword&gt;&lt;keyword&gt;*Immunization Programs/organization &amp;amp; administration&lt;/keyword&gt;&lt;keyword&gt;Immunization Schedule&lt;/keyword&gt;&lt;keyword&gt;Infant&lt;/keyword&gt;&lt;keyword&gt;Measles/prevention &amp;amp; control&lt;/keyword&gt;&lt;keyword&gt;Measles Vaccine/*administration &amp;amp; dosage/therapeutic use&lt;/keyword&gt;&lt;keyword&gt;*Practice Guidelines as Topic&lt;/keyword&gt;&lt;keyword&gt;Public Health&lt;/keyword&gt;&lt;keyword&gt;Vaccination&lt;/keyword&gt;&lt;keyword&gt;*World Health Organization&lt;/keyword&gt;&lt;keyword&gt;*Measles vaccines&lt;/keyword&gt;&lt;keyword&gt;*Recommendations&lt;/keyword&gt;&lt;keyword&gt;*sage&lt;/keyword&gt;&lt;keyword&gt;*WHO position paper&lt;/keyword&gt;&lt;keyword&gt;*World Health Organization (WHO)&lt;/keyword&gt;&lt;/keywords&gt;&lt;dates&gt;&lt;year&gt;2019&lt;/year&gt;&lt;pub-dates&gt;&lt;date&gt;Jan 7&lt;/date&gt;&lt;/pub-dates&gt;&lt;/dates&gt;&lt;isbn&gt;0264-410x&lt;/isbn&gt;&lt;accession-num&gt;28760612&lt;/accession-num&gt;&lt;urls&gt;&lt;/urls&gt;&lt;electronic-resource-num&gt;10.1016/j.vaccine.2017.07.066&lt;/electronic-resource-num&gt;&lt;remote-database-provider&gt;NLM&lt;/remote-database-provider&gt;&lt;language&gt;eng&lt;/language&gt;&lt;/record&gt;&lt;/Cite&gt;&lt;/EndNote&gt;</w:instrText>
      </w:r>
      <w:r w:rsidR="0067630A">
        <w:fldChar w:fldCharType="separate"/>
      </w:r>
      <w:r w:rsidR="0067630A">
        <w:rPr>
          <w:noProof/>
        </w:rPr>
        <w:t>(World Health 2019)</w:t>
      </w:r>
      <w:r w:rsidR="0067630A">
        <w:fldChar w:fldCharType="end"/>
      </w:r>
      <w:r>
        <w:t xml:space="preserve"> </w:t>
      </w:r>
      <w:r w:rsidR="00B42244">
        <w:t>There are three treatment packages available for measles cases; uncomplicated measles cases are treated with vitamin A, those with pneumonia are additionally treated with antibiotics and cases with diarrhoea are given oral rehydration salts.</w:t>
      </w:r>
    </w:p>
    <w:p w14:paraId="261F6B85" w14:textId="619CC7C7" w:rsidR="0060093D" w:rsidRDefault="00B42244" w:rsidP="001B1241">
      <w:r>
        <w:t>One meta-analysis showed an estimated reduction in</w:t>
      </w:r>
      <w:r w:rsidR="00AB39AB">
        <w:t xml:space="preserve"> measles</w:t>
      </w:r>
      <w:r>
        <w:t xml:space="preserve"> mortality of </w:t>
      </w:r>
      <w:r w:rsidR="0060093D">
        <w:t xml:space="preserve">62% (19-82%) </w:t>
      </w:r>
      <w:r>
        <w:t>following two doses of vitamin A</w:t>
      </w:r>
      <w:r w:rsidR="0060093D">
        <w:t>.</w:t>
      </w:r>
      <w:r>
        <w:fldChar w:fldCharType="begin">
          <w:fldData xml:space="preserve">PEVuZE5vdGU+PENpdGU+PEF1dGhvcj5TdWRmZWxkPC9BdXRob3I+PFllYXI+MjAxMDwvWWVhcj48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TdWRmZWxkPC9BdXRob3I+PFllYXI+MjAxMDwvWWVhcj48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Sudfeld, Navar et al. 2010)</w:t>
      </w:r>
      <w:r>
        <w:fldChar w:fldCharType="end"/>
      </w:r>
      <w:r>
        <w:t xml:space="preserve"> Another study suggested that there was no significant impact of vitamin A on mortality or morbidity for measles cases with pneumonia.</w:t>
      </w:r>
      <w:r w:rsidR="00AB39AB">
        <w:fldChar w:fldCharType="begin"/>
      </w:r>
      <w:r w:rsidR="00AB39AB">
        <w:instrText xml:space="preserve"> ADDIN EN.CITE &lt;EndNote&gt;&lt;Cite&gt;&lt;Author&gt;Wu&lt;/Author&gt;&lt;Year&gt;2005&lt;/Year&gt;&lt;RecNum&gt;3&lt;/RecNum&gt;&lt;DisplayText&gt;(Wu, Ni et al. 2005)&lt;/DisplayText&gt;&lt;record&gt;&lt;rec-number&gt;3&lt;/rec-number&gt;&lt;foreign-keys&gt;&lt;key app="EN" db-id="zaffd2ee70fwd7eza0r5ta2crvrxw9v2tatx" timestamp="1610808518"&gt;3&lt;/key&gt;&lt;/foreign-keys&gt;&lt;ref-type name="Journal Article"&gt;17&lt;/ref-type&gt;&lt;contributors&gt;&lt;authors&gt;&lt;author&gt;Wu, T.&lt;/author&gt;&lt;author&gt;Ni, J.&lt;/author&gt;&lt;author&gt;Wei, J.&lt;/author&gt;&lt;/authors&gt;&lt;/contributors&gt;&lt;titles&gt;&lt;title&gt;Vitamin A for non‐measles pneumonia in children&lt;/title&gt;&lt;secondary-title&gt;Cochrane Database of Systematic Reviews&lt;/secondary-title&gt;&lt;/titles&gt;&lt;periodical&gt;&lt;full-title&gt;Cochrane Database of Systematic Reviews&lt;/full-title&gt;&lt;/periodical&gt;&lt;number&gt;3&lt;/number&gt;&lt;keywords&gt;&lt;keyword&gt;Child&lt;/keyword&gt;&lt;keyword&gt;Developing Countries&lt;/keyword&gt;&lt;keyword&gt;Humans&lt;/keyword&gt;&lt;keyword&gt;Infant&lt;/keyword&gt;&lt;keyword&gt;Measles&lt;/keyword&gt;&lt;keyword&gt;Pneumonia, Viral [*drug therapy]&lt;/keyword&gt;&lt;keyword&gt;Randomized Controlled Trials as Topic&lt;/keyword&gt;&lt;keyword&gt;Vitamin A [*therapeutic use]&lt;/keyword&gt;&lt;keyword&gt;Vitamins [*therapeutic use]&lt;/keyword&gt;&lt;/keywords&gt;&lt;dates&gt;&lt;year&gt;2005&lt;/year&gt;&lt;/dates&gt;&lt;publisher&gt;John Wiley &amp;amp; Sons, Ltd&lt;/publisher&gt;&lt;isbn&gt;1465-1858&lt;/isbn&gt;&lt;accession-num&gt;CD003700&lt;/accession-num&gt;&lt;urls&gt;&lt;related-urls&gt;&lt;url&gt;https://doi.org//10.1002/14651858.CD003700.pub2&lt;/url&gt;&lt;/related-urls&gt;&lt;/urls&gt;&lt;electronic-resource-num&gt;10.1002/14651858.CD003700.pub2&lt;/electronic-resource-num&gt;&lt;/record&gt;&lt;/Cite&gt;&lt;/EndNote&gt;</w:instrText>
      </w:r>
      <w:r w:rsidR="00AB39AB">
        <w:fldChar w:fldCharType="separate"/>
      </w:r>
      <w:r w:rsidR="00AB39AB">
        <w:rPr>
          <w:noProof/>
        </w:rPr>
        <w:t>(Wu, Ni et al. 2005)</w:t>
      </w:r>
      <w:r w:rsidR="00AB39AB">
        <w:fldChar w:fldCharType="end"/>
      </w:r>
      <w:r w:rsidR="00AB39AB">
        <w:t xml:space="preserve"> </w:t>
      </w:r>
      <w:r>
        <w:t xml:space="preserve">Given the complexity in determining the proportion of cases presenting with severe diarrhoea and/or pneumonia and the estimated impact of treatment on these secondary complications, </w:t>
      </w:r>
      <w:r w:rsidR="00AB39AB">
        <w:t xml:space="preserve">there are no definitive guidelines for measles treatment (type of antibiotic or duration of treatment etc.) and so </w:t>
      </w:r>
      <w:r>
        <w:t xml:space="preserve">we assume that any treatment will reduce </w:t>
      </w:r>
      <w:r w:rsidR="00AB39AB">
        <w:t xml:space="preserve">an </w:t>
      </w:r>
      <w:r>
        <w:t>individual</w:t>
      </w:r>
      <w:r w:rsidR="00AB39AB">
        <w:t>’s probability of dying</w:t>
      </w:r>
      <w:r>
        <w:t xml:space="preserve"> by </w:t>
      </w:r>
      <w:r w:rsidR="00251698">
        <w:t>20</w:t>
      </w:r>
      <w:r>
        <w:t>-</w:t>
      </w:r>
      <w:r w:rsidR="00251698">
        <w:t>6</w:t>
      </w:r>
      <w:r>
        <w:t xml:space="preserve">0%. This </w:t>
      </w:r>
      <w:r w:rsidR="00AB39AB">
        <w:t xml:space="preserve">random draw is performed at the time that </w:t>
      </w:r>
      <w:r>
        <w:t>the death is scheduled to occur in the simulation</w:t>
      </w:r>
      <w:r w:rsidR="00AB39AB">
        <w:t xml:space="preserve"> and will govern whether the individual will recover or die</w:t>
      </w:r>
      <w:r>
        <w:t xml:space="preserve">. </w:t>
      </w:r>
    </w:p>
    <w:p w14:paraId="4A714A77" w14:textId="77429962" w:rsidR="008E7D72" w:rsidRDefault="008E7D72" w:rsidP="001B1241"/>
    <w:p w14:paraId="55B3023A" w14:textId="77777777" w:rsidR="00D1759B" w:rsidRPr="00730B2D" w:rsidRDefault="00D1759B" w:rsidP="00D1759B">
      <w:pPr>
        <w:rPr>
          <w:b/>
          <w:bCs/>
          <w:color w:val="477BD1" w:themeColor="accent2"/>
        </w:rPr>
      </w:pPr>
      <w:r w:rsidRPr="00730B2D">
        <w:rPr>
          <w:b/>
          <w:bCs/>
          <w:color w:val="477BD1" w:themeColor="accent2"/>
        </w:rPr>
        <w:t>Main Limitations</w:t>
      </w:r>
    </w:p>
    <w:p w14:paraId="510342DB" w14:textId="2DC19959" w:rsidR="008E7D72" w:rsidRDefault="002E4A6E" w:rsidP="00A0288F">
      <w:pPr>
        <w:pStyle w:val="ListParagraph"/>
        <w:numPr>
          <w:ilvl w:val="0"/>
          <w:numId w:val="1"/>
        </w:numPr>
      </w:pPr>
      <w:r>
        <w:t xml:space="preserve">Difficult to disentangle the specific causes of death in measles cases (diarrhoea versus pneumonia) and therefore </w:t>
      </w:r>
      <w:r w:rsidR="00A0288F">
        <w:t xml:space="preserve">it is </w:t>
      </w:r>
      <w:r>
        <w:t>complex parameterising the impact of treatment</w:t>
      </w:r>
    </w:p>
    <w:p w14:paraId="7724C970" w14:textId="1158A335" w:rsidR="00EE29DF" w:rsidRDefault="00EE29DF" w:rsidP="00A0288F">
      <w:pPr>
        <w:pStyle w:val="ListParagraph"/>
        <w:numPr>
          <w:ilvl w:val="0"/>
          <w:numId w:val="1"/>
        </w:numPr>
      </w:pPr>
      <w:r>
        <w:t xml:space="preserve">Some studies suggest associations between </w:t>
      </w:r>
      <w:r w:rsidR="00D409E1">
        <w:t>measles mortality and overcrowding, malnutrition and vitamin A deficiency although the evidence is ambiguous and currently not strong enough to support including any of these factors as risks in this model.</w:t>
      </w:r>
      <w:r w:rsidR="00D409E1">
        <w:fldChar w:fldCharType="begin"/>
      </w:r>
      <w:r w:rsidR="00D409E1">
        <w:instrText xml:space="preserve"> ADDIN EN.CITE &lt;EndNote&gt;&lt;Cite&gt;&lt;Author&gt;Wolfson&lt;/Author&gt;&lt;Year&gt;2009&lt;/Year&gt;&lt;RecNum&gt;2&lt;/RecNum&gt;&lt;DisplayText&gt;(Wolfson, Grais et al. 2009)&lt;/DisplayText&gt;&lt;record&gt;&lt;rec-number&gt;2&lt;/rec-number&gt;&lt;foreign-keys&gt;&lt;key app="EN" db-id="zaffd2ee70fwd7eza0r5ta2crvrxw9v2tatx" timestamp="1610808430"&gt;2&lt;/key&gt;&lt;/foreign-keys&gt;&lt;ref-type name="Journal Article"&gt;17&lt;/ref-type&gt;&lt;contributors&gt;&lt;authors&gt;&lt;author&gt;Wolfson, Lara J&lt;/author&gt;&lt;author&gt;Grais, Rebecca F&lt;/author&gt;&lt;author&gt;Luquero, Francisco J&lt;/author&gt;&lt;author&gt;Birmingham, Maureen E&lt;/author&gt;&lt;author&gt;Strebel, Peter M&lt;/author&gt;&lt;/authors&gt;&lt;/contributors&gt;&lt;titles&gt;&lt;title&gt;Estimates of measles case fatality ratios: a comprehensive review of community-based studies†&lt;/title&gt;&lt;secondary-title&gt;International Journal of Epidemiology&lt;/secondary-title&gt;&lt;/titles&gt;&lt;periodical&gt;&lt;full-title&gt;International Journal of Epidemiology&lt;/full-title&gt;&lt;/periodical&gt;&lt;pages&gt;192-205&lt;/pages&gt;&lt;volume&gt;38&lt;/volume&gt;&lt;number&gt;1&lt;/number&gt;&lt;dates&gt;&lt;year&gt;2009&lt;/year&gt;&lt;/dates&gt;&lt;isbn&gt;0300-5771&lt;/isbn&gt;&lt;urls&gt;&lt;related-urls&gt;&lt;url&gt;https://doi.org/10.1093/ije/dyn224&lt;/url&gt;&lt;/related-urls&gt;&lt;/urls&gt;&lt;electronic-resource-num&gt;10.1093/ije/dyn224&lt;/electronic-resource-num&gt;&lt;access-date&gt;1/16/2021&lt;/access-date&gt;&lt;/record&gt;&lt;/Cite&gt;&lt;/EndNote&gt;</w:instrText>
      </w:r>
      <w:r w:rsidR="00D409E1">
        <w:fldChar w:fldCharType="separate"/>
      </w:r>
      <w:r w:rsidR="00D409E1">
        <w:rPr>
          <w:noProof/>
        </w:rPr>
        <w:t>(Wolfson, Grais et al. 2009)</w:t>
      </w:r>
      <w:r w:rsidR="00D409E1">
        <w:fldChar w:fldCharType="end"/>
      </w:r>
    </w:p>
    <w:p w14:paraId="1079F489" w14:textId="0E2846DC" w:rsidR="00D409E1" w:rsidRDefault="00D409E1" w:rsidP="00A0288F">
      <w:pPr>
        <w:pStyle w:val="ListParagraph"/>
        <w:numPr>
          <w:ilvl w:val="0"/>
          <w:numId w:val="1"/>
        </w:numPr>
      </w:pPr>
      <w:r>
        <w:t>We do not include treatment for encephalitis given that this would be unavailable at many district-level health facilities</w:t>
      </w:r>
    </w:p>
    <w:p w14:paraId="3A3310C8" w14:textId="7F98E533" w:rsidR="00D409E1" w:rsidRDefault="00D409E1" w:rsidP="00A0288F">
      <w:pPr>
        <w:pStyle w:val="ListParagraph"/>
        <w:numPr>
          <w:ilvl w:val="0"/>
          <w:numId w:val="1"/>
        </w:numPr>
      </w:pPr>
      <w:r>
        <w:t>Currently mortality is not linked to symptoms, but a refinement in future could be to link higher mortality rates to those with pneumonia and encephalitis (particularly untreated</w:t>
      </w:r>
      <w:r w:rsidR="005F705B">
        <w:t xml:space="preserve"> measles cases</w:t>
      </w:r>
      <w:r>
        <w:t>)</w:t>
      </w:r>
    </w:p>
    <w:p w14:paraId="568BFF42" w14:textId="77777777" w:rsidR="002E4A6E" w:rsidRDefault="002E4A6E" w:rsidP="001B1241"/>
    <w:p w14:paraId="069E2E2A" w14:textId="77926514" w:rsidR="00D1759B" w:rsidRDefault="00D1759B" w:rsidP="00D1759B">
      <w:pPr>
        <w:rPr>
          <w:color w:val="AC3EC1" w:themeColor="accent1"/>
        </w:rPr>
      </w:pPr>
      <w:r w:rsidRPr="004772EF">
        <w:rPr>
          <w:b/>
          <w:bCs/>
        </w:rPr>
        <w:t xml:space="preserve">Table </w:t>
      </w:r>
      <w:r w:rsidR="003E3E34">
        <w:rPr>
          <w:b/>
          <w:bCs/>
        </w:rPr>
        <w:t>1</w:t>
      </w:r>
      <w:r w:rsidRPr="004772EF">
        <w:rPr>
          <w:b/>
          <w:bCs/>
        </w:rPr>
        <w:t xml:space="preserve">.  Description of parameters and proposed values   </w:t>
      </w:r>
    </w:p>
    <w:tbl>
      <w:tblPr>
        <w:tblStyle w:val="GridTable1Light"/>
        <w:tblW w:w="0" w:type="auto"/>
        <w:tblLook w:val="0620" w:firstRow="1" w:lastRow="0" w:firstColumn="0" w:lastColumn="0" w:noHBand="1" w:noVBand="1"/>
      </w:tblPr>
      <w:tblGrid>
        <w:gridCol w:w="2523"/>
        <w:gridCol w:w="941"/>
        <w:gridCol w:w="4073"/>
      </w:tblGrid>
      <w:tr w:rsidR="008A45AA" w:rsidRPr="008A45AA" w14:paraId="756F921F" w14:textId="77777777" w:rsidTr="003E3E34">
        <w:trPr>
          <w:cnfStyle w:val="100000000000" w:firstRow="1" w:lastRow="0" w:firstColumn="0" w:lastColumn="0" w:oddVBand="0" w:evenVBand="0" w:oddHBand="0" w:evenHBand="0" w:firstRowFirstColumn="0" w:firstRowLastColumn="0" w:lastRowFirstColumn="0" w:lastRowLastColumn="0"/>
          <w:trHeight w:val="290"/>
        </w:trPr>
        <w:tc>
          <w:tcPr>
            <w:tcW w:w="2337" w:type="dxa"/>
            <w:noWrap/>
            <w:hideMark/>
          </w:tcPr>
          <w:p w14:paraId="12180661" w14:textId="7DE17B15" w:rsidR="008A45AA" w:rsidRPr="008A45AA" w:rsidRDefault="002E4A6E">
            <w:r w:rsidRPr="008A45AA">
              <w:lastRenderedPageBreak/>
              <w:t>P</w:t>
            </w:r>
            <w:r w:rsidR="008A45AA" w:rsidRPr="008A45AA">
              <w:t>arameter</w:t>
            </w:r>
            <w:r>
              <w:t xml:space="preserve"> </w:t>
            </w:r>
            <w:r w:rsidR="008A45AA" w:rsidRPr="008A45AA">
              <w:t>name</w:t>
            </w:r>
          </w:p>
        </w:tc>
        <w:tc>
          <w:tcPr>
            <w:tcW w:w="860" w:type="dxa"/>
            <w:noWrap/>
            <w:hideMark/>
          </w:tcPr>
          <w:p w14:paraId="3EB96FCF" w14:textId="7A2CEE2C" w:rsidR="008A45AA" w:rsidRPr="008A45AA" w:rsidRDefault="002E4A6E">
            <w:r w:rsidRPr="008A45AA">
              <w:t>V</w:t>
            </w:r>
            <w:r w:rsidR="008A45AA" w:rsidRPr="008A45AA">
              <w:t>alue</w:t>
            </w:r>
            <w:r>
              <w:t xml:space="preserve"> </w:t>
            </w:r>
          </w:p>
        </w:tc>
        <w:tc>
          <w:tcPr>
            <w:tcW w:w="4073" w:type="dxa"/>
            <w:noWrap/>
            <w:hideMark/>
          </w:tcPr>
          <w:p w14:paraId="6B03375B" w14:textId="242B1558" w:rsidR="008A45AA" w:rsidRPr="008A45AA" w:rsidRDefault="002E4A6E">
            <w:r>
              <w:t>N</w:t>
            </w:r>
            <w:r w:rsidR="008A45AA">
              <w:t>otes</w:t>
            </w:r>
            <w:r>
              <w:t xml:space="preserve"> </w:t>
            </w:r>
          </w:p>
        </w:tc>
      </w:tr>
      <w:tr w:rsidR="008A45AA" w:rsidRPr="008A45AA" w14:paraId="5ACBE8B6" w14:textId="77777777" w:rsidTr="003E3E34">
        <w:trPr>
          <w:trHeight w:val="290"/>
        </w:trPr>
        <w:tc>
          <w:tcPr>
            <w:tcW w:w="2337" w:type="dxa"/>
            <w:noWrap/>
            <w:hideMark/>
          </w:tcPr>
          <w:p w14:paraId="54459709" w14:textId="77777777" w:rsidR="008A45AA" w:rsidRPr="008A45AA" w:rsidRDefault="008A45AA">
            <w:proofErr w:type="spellStart"/>
            <w:r w:rsidRPr="008A45AA">
              <w:t>beta_baseline</w:t>
            </w:r>
            <w:proofErr w:type="spellEnd"/>
          </w:p>
        </w:tc>
        <w:tc>
          <w:tcPr>
            <w:tcW w:w="860" w:type="dxa"/>
            <w:noWrap/>
            <w:hideMark/>
          </w:tcPr>
          <w:p w14:paraId="0CC02424" w14:textId="77777777" w:rsidR="008A45AA" w:rsidRPr="008A45AA" w:rsidRDefault="008A45AA" w:rsidP="008A45AA">
            <w:r w:rsidRPr="008A45AA">
              <w:t>0.00216</w:t>
            </w:r>
          </w:p>
        </w:tc>
        <w:tc>
          <w:tcPr>
            <w:tcW w:w="4073" w:type="dxa"/>
            <w:noWrap/>
            <w:hideMark/>
          </w:tcPr>
          <w:p w14:paraId="423733D2" w14:textId="42327D30" w:rsidR="008A45AA" w:rsidRPr="008A45AA" w:rsidRDefault="008A45AA" w:rsidP="008A45AA">
            <w:r w:rsidRPr="008A45AA">
              <w:t>Baseline measles transmission probability</w:t>
            </w:r>
          </w:p>
        </w:tc>
      </w:tr>
      <w:tr w:rsidR="008A45AA" w:rsidRPr="008A45AA" w14:paraId="746BD663" w14:textId="77777777" w:rsidTr="003E3E34">
        <w:trPr>
          <w:trHeight w:val="290"/>
        </w:trPr>
        <w:tc>
          <w:tcPr>
            <w:tcW w:w="2337" w:type="dxa"/>
            <w:noWrap/>
            <w:hideMark/>
          </w:tcPr>
          <w:p w14:paraId="5BAB7DC2" w14:textId="77777777" w:rsidR="008A45AA" w:rsidRPr="008A45AA" w:rsidRDefault="008A45AA">
            <w:proofErr w:type="spellStart"/>
            <w:r w:rsidRPr="008A45AA">
              <w:t>beta_scale</w:t>
            </w:r>
            <w:proofErr w:type="spellEnd"/>
          </w:p>
        </w:tc>
        <w:tc>
          <w:tcPr>
            <w:tcW w:w="860" w:type="dxa"/>
            <w:noWrap/>
            <w:hideMark/>
          </w:tcPr>
          <w:p w14:paraId="5D046E0A" w14:textId="77777777" w:rsidR="008A45AA" w:rsidRPr="008A45AA" w:rsidRDefault="008A45AA" w:rsidP="008A45AA">
            <w:r w:rsidRPr="008A45AA">
              <w:t>1</w:t>
            </w:r>
          </w:p>
        </w:tc>
        <w:tc>
          <w:tcPr>
            <w:tcW w:w="4073" w:type="dxa"/>
            <w:noWrap/>
            <w:hideMark/>
          </w:tcPr>
          <w:p w14:paraId="0DFE6B6C" w14:textId="14A32C87" w:rsidR="008A45AA" w:rsidRPr="008A45AA" w:rsidRDefault="008A45AA" w:rsidP="008A45AA">
            <w:r w:rsidRPr="008A45AA">
              <w:t>Scale value for measles transmission probability sinusoidal function</w:t>
            </w:r>
          </w:p>
        </w:tc>
      </w:tr>
      <w:tr w:rsidR="008A45AA" w:rsidRPr="008A45AA" w14:paraId="2AF2B3E9" w14:textId="77777777" w:rsidTr="003E3E34">
        <w:trPr>
          <w:trHeight w:val="290"/>
        </w:trPr>
        <w:tc>
          <w:tcPr>
            <w:tcW w:w="2337" w:type="dxa"/>
            <w:noWrap/>
            <w:hideMark/>
          </w:tcPr>
          <w:p w14:paraId="680C9118" w14:textId="77777777" w:rsidR="008A45AA" w:rsidRPr="008A45AA" w:rsidRDefault="008A45AA">
            <w:proofErr w:type="spellStart"/>
            <w:r w:rsidRPr="008A45AA">
              <w:t>phase_shift</w:t>
            </w:r>
            <w:proofErr w:type="spellEnd"/>
          </w:p>
        </w:tc>
        <w:tc>
          <w:tcPr>
            <w:tcW w:w="860" w:type="dxa"/>
            <w:noWrap/>
            <w:hideMark/>
          </w:tcPr>
          <w:p w14:paraId="45272CBF" w14:textId="77777777" w:rsidR="008A45AA" w:rsidRPr="008A45AA" w:rsidRDefault="008A45AA" w:rsidP="008A45AA">
            <w:r w:rsidRPr="008A45AA">
              <w:t>5</w:t>
            </w:r>
          </w:p>
        </w:tc>
        <w:tc>
          <w:tcPr>
            <w:tcW w:w="4073" w:type="dxa"/>
            <w:noWrap/>
            <w:hideMark/>
          </w:tcPr>
          <w:p w14:paraId="0AEC6BDD" w14:textId="0470E5FA" w:rsidR="008A45AA" w:rsidRPr="008A45AA" w:rsidRDefault="008A45AA" w:rsidP="008A45AA">
            <w:r w:rsidRPr="008A45AA">
              <w:t>Phase shift for measles transmission probability sinusoidal function</w:t>
            </w:r>
          </w:p>
        </w:tc>
      </w:tr>
      <w:tr w:rsidR="008A45AA" w:rsidRPr="008A45AA" w14:paraId="2DD86866" w14:textId="77777777" w:rsidTr="003E3E34">
        <w:trPr>
          <w:trHeight w:val="290"/>
        </w:trPr>
        <w:tc>
          <w:tcPr>
            <w:tcW w:w="2337" w:type="dxa"/>
            <w:noWrap/>
            <w:hideMark/>
          </w:tcPr>
          <w:p w14:paraId="3BECB515" w14:textId="77777777" w:rsidR="008A45AA" w:rsidRPr="008A45AA" w:rsidRDefault="008A45AA">
            <w:r w:rsidRPr="008A45AA">
              <w:t>period</w:t>
            </w:r>
          </w:p>
        </w:tc>
        <w:tc>
          <w:tcPr>
            <w:tcW w:w="860" w:type="dxa"/>
            <w:noWrap/>
            <w:hideMark/>
          </w:tcPr>
          <w:p w14:paraId="02EBAC64" w14:textId="77777777" w:rsidR="008A45AA" w:rsidRPr="008A45AA" w:rsidRDefault="008A45AA" w:rsidP="008A45AA">
            <w:r w:rsidRPr="008A45AA">
              <w:t>12</w:t>
            </w:r>
          </w:p>
        </w:tc>
        <w:tc>
          <w:tcPr>
            <w:tcW w:w="4073" w:type="dxa"/>
            <w:noWrap/>
            <w:hideMark/>
          </w:tcPr>
          <w:p w14:paraId="26412FED" w14:textId="08BCFA12" w:rsidR="008A45AA" w:rsidRPr="008A45AA" w:rsidRDefault="008A45AA" w:rsidP="008A45AA">
            <w:r w:rsidRPr="008A45AA">
              <w:t>Period for measles transmission probability sinusoidal function</w:t>
            </w:r>
          </w:p>
        </w:tc>
      </w:tr>
      <w:tr w:rsidR="008A45AA" w:rsidRPr="008A45AA" w14:paraId="3A5D58E5" w14:textId="77777777" w:rsidTr="003E3E34">
        <w:trPr>
          <w:trHeight w:val="290"/>
        </w:trPr>
        <w:tc>
          <w:tcPr>
            <w:tcW w:w="2337" w:type="dxa"/>
            <w:noWrap/>
            <w:hideMark/>
          </w:tcPr>
          <w:p w14:paraId="6229DE9B" w14:textId="77777777" w:rsidR="008A45AA" w:rsidRPr="008A45AA" w:rsidRDefault="008A45AA">
            <w:r w:rsidRPr="008A45AA">
              <w:t>vaccine_efficacy_1</w:t>
            </w:r>
          </w:p>
        </w:tc>
        <w:tc>
          <w:tcPr>
            <w:tcW w:w="860" w:type="dxa"/>
            <w:noWrap/>
            <w:hideMark/>
          </w:tcPr>
          <w:p w14:paraId="7B4DBA12" w14:textId="77777777" w:rsidR="008A45AA" w:rsidRPr="008A45AA" w:rsidRDefault="008A45AA" w:rsidP="008A45AA">
            <w:r w:rsidRPr="008A45AA">
              <w:t>0.85</w:t>
            </w:r>
          </w:p>
        </w:tc>
        <w:tc>
          <w:tcPr>
            <w:tcW w:w="4073" w:type="dxa"/>
            <w:noWrap/>
            <w:hideMark/>
          </w:tcPr>
          <w:p w14:paraId="6FE8359A" w14:textId="1C58C11F" w:rsidR="008A45AA" w:rsidRPr="008A45AA" w:rsidRDefault="008A45AA" w:rsidP="008A45AA">
            <w:r w:rsidRPr="008A45AA">
              <w:t>Efficacy of first measles vaccine dose against measles infection</w:t>
            </w:r>
          </w:p>
        </w:tc>
      </w:tr>
      <w:tr w:rsidR="008A45AA" w:rsidRPr="008A45AA" w14:paraId="6A3F7D5F" w14:textId="77777777" w:rsidTr="003E3E34">
        <w:trPr>
          <w:trHeight w:val="290"/>
        </w:trPr>
        <w:tc>
          <w:tcPr>
            <w:tcW w:w="2337" w:type="dxa"/>
            <w:noWrap/>
            <w:hideMark/>
          </w:tcPr>
          <w:p w14:paraId="2A281E16" w14:textId="77777777" w:rsidR="008A45AA" w:rsidRPr="008A45AA" w:rsidRDefault="008A45AA">
            <w:r w:rsidRPr="008A45AA">
              <w:t>vaccine_efficacy_2</w:t>
            </w:r>
          </w:p>
        </w:tc>
        <w:tc>
          <w:tcPr>
            <w:tcW w:w="860" w:type="dxa"/>
            <w:noWrap/>
            <w:hideMark/>
          </w:tcPr>
          <w:p w14:paraId="6017041D" w14:textId="77777777" w:rsidR="008A45AA" w:rsidRPr="008A45AA" w:rsidRDefault="008A45AA" w:rsidP="008A45AA">
            <w:r w:rsidRPr="008A45AA">
              <w:t>0.99</w:t>
            </w:r>
          </w:p>
        </w:tc>
        <w:tc>
          <w:tcPr>
            <w:tcW w:w="4073" w:type="dxa"/>
            <w:noWrap/>
            <w:hideMark/>
          </w:tcPr>
          <w:p w14:paraId="6E05A95E" w14:textId="3059D5F8" w:rsidR="008A45AA" w:rsidRPr="008A45AA" w:rsidRDefault="008A45AA" w:rsidP="008A45AA">
            <w:r w:rsidRPr="008A45AA">
              <w:t>Efficacy of second measles vaccine dose against measles infection</w:t>
            </w:r>
          </w:p>
        </w:tc>
      </w:tr>
      <w:tr w:rsidR="008A45AA" w:rsidRPr="008A45AA" w14:paraId="2A98908B" w14:textId="77777777" w:rsidTr="003E3E34">
        <w:trPr>
          <w:trHeight w:val="290"/>
        </w:trPr>
        <w:tc>
          <w:tcPr>
            <w:tcW w:w="2337" w:type="dxa"/>
            <w:noWrap/>
            <w:hideMark/>
          </w:tcPr>
          <w:p w14:paraId="20B99A07" w14:textId="77777777" w:rsidR="008A45AA" w:rsidRPr="008A45AA" w:rsidRDefault="008A45AA">
            <w:proofErr w:type="spellStart"/>
            <w:r w:rsidRPr="008A45AA">
              <w:t>prob_severe</w:t>
            </w:r>
            <w:proofErr w:type="spellEnd"/>
          </w:p>
        </w:tc>
        <w:tc>
          <w:tcPr>
            <w:tcW w:w="860" w:type="dxa"/>
            <w:noWrap/>
            <w:hideMark/>
          </w:tcPr>
          <w:p w14:paraId="0B56C355" w14:textId="77777777" w:rsidR="008A45AA" w:rsidRPr="008A45AA" w:rsidRDefault="008A45AA" w:rsidP="008A45AA">
            <w:r w:rsidRPr="008A45AA">
              <w:t>0.05</w:t>
            </w:r>
          </w:p>
        </w:tc>
        <w:tc>
          <w:tcPr>
            <w:tcW w:w="4073" w:type="dxa"/>
            <w:noWrap/>
            <w:hideMark/>
          </w:tcPr>
          <w:p w14:paraId="1A903D9E" w14:textId="1DD040EC" w:rsidR="008A45AA" w:rsidRPr="008A45AA" w:rsidRDefault="008A45AA" w:rsidP="008A45AA">
            <w:r w:rsidRPr="008A45AA">
              <w:t>Probability of severe measles infection, requiring hospitalisation</w:t>
            </w:r>
          </w:p>
        </w:tc>
      </w:tr>
      <w:tr w:rsidR="008A45AA" w:rsidRPr="008A45AA" w14:paraId="4040DE7D" w14:textId="77777777" w:rsidTr="003E3E34">
        <w:trPr>
          <w:trHeight w:val="290"/>
        </w:trPr>
        <w:tc>
          <w:tcPr>
            <w:tcW w:w="2337" w:type="dxa"/>
            <w:noWrap/>
            <w:hideMark/>
          </w:tcPr>
          <w:p w14:paraId="39EDFC8A" w14:textId="77777777" w:rsidR="008A45AA" w:rsidRPr="008A45AA" w:rsidRDefault="008A45AA">
            <w:proofErr w:type="spellStart"/>
            <w:r w:rsidRPr="008A45AA">
              <w:t>risk_death_on_treatment</w:t>
            </w:r>
            <w:proofErr w:type="spellEnd"/>
          </w:p>
        </w:tc>
        <w:tc>
          <w:tcPr>
            <w:tcW w:w="860" w:type="dxa"/>
            <w:noWrap/>
            <w:hideMark/>
          </w:tcPr>
          <w:p w14:paraId="79FDFE04" w14:textId="77777777" w:rsidR="008A45AA" w:rsidRPr="008A45AA" w:rsidRDefault="008A45AA" w:rsidP="008A45AA">
            <w:r w:rsidRPr="008A45AA">
              <w:t>0.38</w:t>
            </w:r>
          </w:p>
        </w:tc>
        <w:tc>
          <w:tcPr>
            <w:tcW w:w="4073" w:type="dxa"/>
            <w:noWrap/>
          </w:tcPr>
          <w:p w14:paraId="2006CF06" w14:textId="6CE5C630" w:rsidR="008A45AA" w:rsidRPr="008A45AA" w:rsidRDefault="002E4A6E">
            <w:r w:rsidRPr="002E4A6E">
              <w:t>Risk of scheduled death occurring if on treatment for measles complications</w:t>
            </w:r>
          </w:p>
        </w:tc>
      </w:tr>
    </w:tbl>
    <w:p w14:paraId="57F5AA96" w14:textId="644FB6B3" w:rsidR="00D1759B" w:rsidRDefault="00D1759B" w:rsidP="001B1241"/>
    <w:p w14:paraId="6120E850" w14:textId="43C4EB4F" w:rsidR="002E4A6E" w:rsidRDefault="002E4A6E" w:rsidP="001B1241"/>
    <w:p w14:paraId="2759C2A0" w14:textId="77777777" w:rsidR="002E4A6E" w:rsidRPr="00730B2D" w:rsidRDefault="002E4A6E" w:rsidP="002E4A6E">
      <w:pPr>
        <w:rPr>
          <w:b/>
          <w:bCs/>
          <w:color w:val="477BD1" w:themeColor="accent2"/>
        </w:rPr>
      </w:pPr>
      <w:r w:rsidRPr="00730B2D">
        <w:rPr>
          <w:b/>
          <w:bCs/>
          <w:color w:val="477BD1" w:themeColor="accent2"/>
        </w:rPr>
        <w:t>Model outputs</w:t>
      </w:r>
    </w:p>
    <w:p w14:paraId="4A144A35" w14:textId="6C0C19E8" w:rsidR="002E4A6E" w:rsidRDefault="002E4A6E" w:rsidP="001B1241">
      <w:r w:rsidRPr="002E4A6E">
        <w:rPr>
          <w:noProof/>
        </w:rPr>
        <w:drawing>
          <wp:inline distT="0" distB="0" distL="0" distR="0" wp14:anchorId="274ADD62" wp14:editId="3B6E9011">
            <wp:extent cx="5731510" cy="3281045"/>
            <wp:effectExtent l="0" t="0" r="2540" b="0"/>
            <wp:docPr id="7" name="Picture 6">
              <a:extLst xmlns:a="http://schemas.openxmlformats.org/drawingml/2006/main">
                <a:ext uri="{FF2B5EF4-FFF2-40B4-BE49-F238E27FC236}">
                  <a16:creationId xmlns:a16="http://schemas.microsoft.com/office/drawing/2014/main" id="{E8B5574C-B603-47BE-8608-30CA2EC7FF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8B5574C-B603-47BE-8608-30CA2EC7FF34}"/>
                        </a:ext>
                      </a:extLst>
                    </pic:cNvPr>
                    <pic:cNvPicPr>
                      <a:picLocks noChangeAspect="1"/>
                    </pic:cNvPicPr>
                  </pic:nvPicPr>
                  <pic:blipFill rotWithShape="1">
                    <a:blip r:embed="rId8"/>
                    <a:srcRect l="53594" t="12223" r="5469" b="4444"/>
                    <a:stretch/>
                  </pic:blipFill>
                  <pic:spPr>
                    <a:xfrm>
                      <a:off x="0" y="0"/>
                      <a:ext cx="5731510" cy="3281045"/>
                    </a:xfrm>
                    <a:prstGeom prst="rect">
                      <a:avLst/>
                    </a:prstGeom>
                  </pic:spPr>
                </pic:pic>
              </a:graphicData>
            </a:graphic>
          </wp:inline>
        </w:drawing>
      </w:r>
    </w:p>
    <w:p w14:paraId="469D1219" w14:textId="1032525E" w:rsidR="002E4A6E" w:rsidRPr="002E4A6E" w:rsidRDefault="003E3E34" w:rsidP="002E4A6E">
      <w:r>
        <w:t xml:space="preserve">Figure 4. Sample model outputs showing the monthly incidence per 1000 people at baseline (assuming current vaccination trends remain constant), stopping vaccination for measles in 2019 and </w:t>
      </w:r>
      <w:r w:rsidR="007C6CB1">
        <w:t>if</w:t>
      </w:r>
      <w:r>
        <w:t xml:space="preserve"> no </w:t>
      </w:r>
      <w:r w:rsidR="007C6CB1">
        <w:t xml:space="preserve">measles </w:t>
      </w:r>
      <w:r>
        <w:t xml:space="preserve">vaccination </w:t>
      </w:r>
      <w:r w:rsidR="007C6CB1">
        <w:t xml:space="preserve">had ever been </w:t>
      </w:r>
      <w:r>
        <w:t>available</w:t>
      </w:r>
      <w:r w:rsidR="007C6CB1">
        <w:t>. The r</w:t>
      </w:r>
      <w:r w:rsidR="002E4A6E" w:rsidRPr="002E4A6E">
        <w:t>eported data pre-EPI</w:t>
      </w:r>
      <w:r w:rsidR="007C6CB1">
        <w:t xml:space="preserve">, </w:t>
      </w:r>
      <w:proofErr w:type="gramStart"/>
      <w:r w:rsidR="007C6CB1">
        <w:t>i.e.</w:t>
      </w:r>
      <w:proofErr w:type="gramEnd"/>
      <w:r w:rsidR="007C6CB1">
        <w:t xml:space="preserve"> with no vaccination available, show</w:t>
      </w:r>
      <w:r w:rsidR="002E4A6E" w:rsidRPr="002E4A6E">
        <w:t xml:space="preserve"> approx</w:t>
      </w:r>
      <w:r w:rsidR="007C6CB1">
        <w:t>imately</w:t>
      </w:r>
      <w:r w:rsidR="002E4A6E" w:rsidRPr="002E4A6E">
        <w:t xml:space="preserve"> 2 infections per 1000 people per month</w:t>
      </w:r>
      <w:r w:rsidR="00607B3C">
        <w:t xml:space="preserve"> (</w:t>
      </w:r>
      <w:r w:rsidR="007C6CB1">
        <w:t xml:space="preserve">equivalent to an </w:t>
      </w:r>
      <w:r w:rsidR="00607B3C">
        <w:t xml:space="preserve">annual </w:t>
      </w:r>
      <w:r w:rsidR="007C6CB1">
        <w:t xml:space="preserve">per capita </w:t>
      </w:r>
      <w:r w:rsidR="00607B3C">
        <w:t>incidence rate 0.0264).</w:t>
      </w:r>
    </w:p>
    <w:p w14:paraId="0DCE50EB" w14:textId="3B47F636" w:rsidR="008E7D72" w:rsidRDefault="008E7D72" w:rsidP="001B1241"/>
    <w:p w14:paraId="52BD40FF" w14:textId="72FD7EC9" w:rsidR="002E4A6E" w:rsidRDefault="002E4A6E" w:rsidP="001B1241">
      <w:r w:rsidRPr="002E4A6E">
        <w:rPr>
          <w:noProof/>
        </w:rPr>
        <w:lastRenderedPageBreak/>
        <w:drawing>
          <wp:inline distT="0" distB="0" distL="0" distR="0" wp14:anchorId="01F5E12E" wp14:editId="65BFBBCE">
            <wp:extent cx="5731510" cy="3324225"/>
            <wp:effectExtent l="0" t="0" r="2540" b="9525"/>
            <wp:docPr id="12" name="Picture 11">
              <a:extLst xmlns:a="http://schemas.openxmlformats.org/drawingml/2006/main">
                <a:ext uri="{FF2B5EF4-FFF2-40B4-BE49-F238E27FC236}">
                  <a16:creationId xmlns:a16="http://schemas.microsoft.com/office/drawing/2014/main" id="{90716B87-82C0-473D-8FDB-0416A7BF90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716B87-82C0-473D-8FDB-0416A7BF9067}"/>
                        </a:ext>
                      </a:extLst>
                    </pic:cNvPr>
                    <pic:cNvPicPr>
                      <a:picLocks noChangeAspect="1"/>
                    </pic:cNvPicPr>
                  </pic:nvPicPr>
                  <pic:blipFill rotWithShape="1">
                    <a:blip r:embed="rId9"/>
                    <a:srcRect l="51864" t="12229" r="8000" b="5008"/>
                    <a:stretch/>
                  </pic:blipFill>
                  <pic:spPr>
                    <a:xfrm>
                      <a:off x="0" y="0"/>
                      <a:ext cx="5731510" cy="3324225"/>
                    </a:xfrm>
                    <a:prstGeom prst="rect">
                      <a:avLst/>
                    </a:prstGeom>
                  </pic:spPr>
                </pic:pic>
              </a:graphicData>
            </a:graphic>
          </wp:inline>
        </w:drawing>
      </w:r>
    </w:p>
    <w:p w14:paraId="6FA350E8" w14:textId="77777777" w:rsidR="008E7D72" w:rsidRDefault="008E7D72" w:rsidP="001B1241"/>
    <w:p w14:paraId="26C59FB5" w14:textId="487127D9" w:rsidR="00BB30FC" w:rsidRDefault="002872D2">
      <w:r>
        <w:t>Figure 5. Sample model outputs showing the measles-attributable deaths at baseline (assuming current vaccination trends remain constant), stopping vaccination for measles in 2019 and if no measles vaccination had ever been available.</w:t>
      </w:r>
    </w:p>
    <w:p w14:paraId="5CE76A86" w14:textId="53990280" w:rsidR="00BB30FC" w:rsidRDefault="00BB30FC"/>
    <w:p w14:paraId="3001D9DE" w14:textId="520FECAB" w:rsidR="00730B2D" w:rsidRDefault="00730B2D"/>
    <w:p w14:paraId="47F73FDA" w14:textId="757320DF" w:rsidR="00730B2D" w:rsidRPr="002872D2" w:rsidRDefault="00730B2D">
      <w:pPr>
        <w:rPr>
          <w:b/>
          <w:bCs/>
        </w:rPr>
      </w:pPr>
      <w:r w:rsidRPr="002872D2">
        <w:rPr>
          <w:b/>
          <w:bCs/>
        </w:rPr>
        <w:t>References</w:t>
      </w:r>
    </w:p>
    <w:p w14:paraId="12C04BE4" w14:textId="77777777" w:rsidR="00251698" w:rsidRPr="00251698" w:rsidRDefault="00BB30FC" w:rsidP="00251698">
      <w:pPr>
        <w:pStyle w:val="EndNoteBibliography"/>
        <w:spacing w:after="0"/>
      </w:pPr>
      <w:r>
        <w:fldChar w:fldCharType="begin"/>
      </w:r>
      <w:r>
        <w:instrText xml:space="preserve"> ADDIN EN.REFLIST </w:instrText>
      </w:r>
      <w:r>
        <w:fldChar w:fldCharType="separate"/>
      </w:r>
      <w:r w:rsidR="00251698" w:rsidRPr="00251698">
        <w:t>Centers for Disease Control and Prevention (CDC) (2015). Epidemiology and Prevention of Vaccine-Preventable Diseases. K. A. Hamborsky J, Wolfe S,. Washington D.C. Public Health Foundation.</w:t>
      </w:r>
    </w:p>
    <w:p w14:paraId="5683D29B" w14:textId="77777777" w:rsidR="00251698" w:rsidRPr="00251698" w:rsidRDefault="00251698" w:rsidP="00251698">
      <w:pPr>
        <w:pStyle w:val="EndNoteBibliography"/>
        <w:spacing w:after="0"/>
      </w:pPr>
      <w:r w:rsidRPr="00251698">
        <w:t xml:space="preserve">Ferrari, M. J., R. F. Grais, N. Bharti, A. J. K. Conlan, O. N. Bjørnstad, L. J. Wolfson, P. J. Guerin, A. Djibo and B. T. Grenfell (2008). "The dynamics of measles in sub-Saharan Africa." </w:t>
      </w:r>
      <w:r w:rsidRPr="00251698">
        <w:rPr>
          <w:u w:val="single"/>
        </w:rPr>
        <w:t>Nature</w:t>
      </w:r>
      <w:r w:rsidRPr="00251698">
        <w:t xml:space="preserve"> </w:t>
      </w:r>
      <w:r w:rsidRPr="00251698">
        <w:rPr>
          <w:b/>
        </w:rPr>
        <w:t>451</w:t>
      </w:r>
      <w:r w:rsidRPr="00251698">
        <w:t>(7179): 679-684.</w:t>
      </w:r>
    </w:p>
    <w:p w14:paraId="05B5D49D" w14:textId="77777777" w:rsidR="00251698" w:rsidRPr="00251698" w:rsidRDefault="00251698" w:rsidP="00251698">
      <w:pPr>
        <w:pStyle w:val="EndNoteBibliography"/>
        <w:spacing w:after="0"/>
      </w:pPr>
      <w:r w:rsidRPr="00251698">
        <w:t xml:space="preserve">Moss, W. J. and D. E. Griffin (2006). "Global measles elimination." </w:t>
      </w:r>
      <w:r w:rsidRPr="00251698">
        <w:rPr>
          <w:u w:val="single"/>
        </w:rPr>
        <w:t>Nature Reviews Microbiology</w:t>
      </w:r>
      <w:r w:rsidRPr="00251698">
        <w:t xml:space="preserve"> </w:t>
      </w:r>
      <w:r w:rsidRPr="00251698">
        <w:rPr>
          <w:b/>
        </w:rPr>
        <w:t>4</w:t>
      </w:r>
      <w:r w:rsidRPr="00251698">
        <w:t>(12): 900-908.</w:t>
      </w:r>
    </w:p>
    <w:p w14:paraId="3E5DAB8E" w14:textId="77777777" w:rsidR="00251698" w:rsidRPr="00251698" w:rsidRDefault="00251698" w:rsidP="00251698">
      <w:pPr>
        <w:pStyle w:val="EndNoteBibliography"/>
        <w:spacing w:after="0"/>
      </w:pPr>
      <w:r w:rsidRPr="00251698">
        <w:t xml:space="preserve">Palumbo, P., L. Hoyt, K. Demasio, J. Oleske and E. Connor (1992). "Population-based study of measles and measles immunization in human immunodeficiency virus-infected children." </w:t>
      </w:r>
      <w:r w:rsidRPr="00251698">
        <w:rPr>
          <w:u w:val="single"/>
        </w:rPr>
        <w:t>The Pediatric infectious disease journal</w:t>
      </w:r>
      <w:r w:rsidRPr="00251698">
        <w:t xml:space="preserve"> </w:t>
      </w:r>
      <w:r w:rsidRPr="00251698">
        <w:rPr>
          <w:b/>
        </w:rPr>
        <w:t>11</w:t>
      </w:r>
      <w:r w:rsidRPr="00251698">
        <w:t>(12): 1008-1014.</w:t>
      </w:r>
    </w:p>
    <w:p w14:paraId="5DF139C2" w14:textId="77777777" w:rsidR="00251698" w:rsidRPr="00251698" w:rsidRDefault="00251698" w:rsidP="00251698">
      <w:pPr>
        <w:pStyle w:val="EndNoteBibliography"/>
        <w:spacing w:after="0"/>
      </w:pPr>
      <w:r w:rsidRPr="00251698">
        <w:t xml:space="preserve">Perry, R. T. and N. A. Halsey (2004). "The Clinical Significance of Measles: A Review." </w:t>
      </w:r>
      <w:r w:rsidRPr="00251698">
        <w:rPr>
          <w:u w:val="single"/>
        </w:rPr>
        <w:t>The Journal of Infectious Diseases</w:t>
      </w:r>
      <w:r w:rsidRPr="00251698">
        <w:t xml:space="preserve"> </w:t>
      </w:r>
      <w:r w:rsidRPr="00251698">
        <w:rPr>
          <w:b/>
        </w:rPr>
        <w:t>189</w:t>
      </w:r>
      <w:r w:rsidRPr="00251698">
        <w:t>(Supplement_1): S4-S16.</w:t>
      </w:r>
    </w:p>
    <w:p w14:paraId="492F5500" w14:textId="77777777" w:rsidR="00251698" w:rsidRPr="00251698" w:rsidRDefault="00251698" w:rsidP="00251698">
      <w:pPr>
        <w:pStyle w:val="EndNoteBibliography"/>
        <w:spacing w:after="0"/>
      </w:pPr>
      <w:r w:rsidRPr="00251698">
        <w:t xml:space="preserve">Strebel, P. M., M. J. Papania, P. A. Gastañaduy and J. L. Goodson (2018). 37 - Measles Vaccines. </w:t>
      </w:r>
      <w:r w:rsidRPr="00251698">
        <w:rPr>
          <w:u w:val="single"/>
        </w:rPr>
        <w:t>Plotkin's Vaccines (Seventh Edition)</w:t>
      </w:r>
      <w:r w:rsidRPr="00251698">
        <w:t>. S. A. Plotkin, W. A. Orenstein, P. A. Offit and K. M. Edwards, Elsevier</w:t>
      </w:r>
      <w:r w:rsidRPr="00251698">
        <w:rPr>
          <w:b/>
        </w:rPr>
        <w:t xml:space="preserve">: </w:t>
      </w:r>
      <w:r w:rsidRPr="00251698">
        <w:t>579-618.e521.</w:t>
      </w:r>
    </w:p>
    <w:p w14:paraId="5CD82237" w14:textId="77777777" w:rsidR="00251698" w:rsidRPr="00251698" w:rsidRDefault="00251698" w:rsidP="00251698">
      <w:pPr>
        <w:pStyle w:val="EndNoteBibliography"/>
        <w:spacing w:after="0"/>
      </w:pPr>
      <w:r w:rsidRPr="00251698">
        <w:t xml:space="preserve">Sudfeld, C. R., A. M. Navar and N. A. Halsey (2010). "Effectiveness of measles vaccination and vitamin A treatment." </w:t>
      </w:r>
      <w:r w:rsidRPr="00251698">
        <w:rPr>
          <w:u w:val="single"/>
        </w:rPr>
        <w:t>Int J Epidemiol</w:t>
      </w:r>
      <w:r w:rsidRPr="00251698">
        <w:t xml:space="preserve"> </w:t>
      </w:r>
      <w:r w:rsidRPr="00251698">
        <w:rPr>
          <w:b/>
        </w:rPr>
        <w:t>39 Suppl 1</w:t>
      </w:r>
      <w:r w:rsidRPr="00251698">
        <w:t>(Suppl 1): i48-55.</w:t>
      </w:r>
    </w:p>
    <w:p w14:paraId="6CB5414A" w14:textId="77777777" w:rsidR="00251698" w:rsidRPr="00251698" w:rsidRDefault="00251698" w:rsidP="00251698">
      <w:pPr>
        <w:pStyle w:val="EndNoteBibliography"/>
        <w:spacing w:after="0"/>
      </w:pPr>
      <w:r w:rsidRPr="00251698">
        <w:t xml:space="preserve">Wolfson, L. J., R. F. Grais, F. J. Luquero, M. E. Birmingham and P. M. Strebel (2009). "Estimates of measles case fatality ratios: a comprehensive review of community-based studies†." </w:t>
      </w:r>
      <w:r w:rsidRPr="00251698">
        <w:rPr>
          <w:u w:val="single"/>
        </w:rPr>
        <w:t>International Journal of Epidemiology</w:t>
      </w:r>
      <w:r w:rsidRPr="00251698">
        <w:t xml:space="preserve"> </w:t>
      </w:r>
      <w:r w:rsidRPr="00251698">
        <w:rPr>
          <w:b/>
        </w:rPr>
        <w:t>38</w:t>
      </w:r>
      <w:r w:rsidRPr="00251698">
        <w:t>(1): 192-205.</w:t>
      </w:r>
    </w:p>
    <w:p w14:paraId="542EDB47" w14:textId="77777777" w:rsidR="00251698" w:rsidRPr="00251698" w:rsidRDefault="00251698" w:rsidP="00251698">
      <w:pPr>
        <w:pStyle w:val="EndNoteBibliography"/>
        <w:spacing w:after="0"/>
      </w:pPr>
      <w:r w:rsidRPr="00251698">
        <w:lastRenderedPageBreak/>
        <w:t xml:space="preserve">World Health, O. (2019). "Measles vaccines: WHO position paper, April 2017 - Recommendations." </w:t>
      </w:r>
      <w:r w:rsidRPr="00251698">
        <w:rPr>
          <w:u w:val="single"/>
        </w:rPr>
        <w:t>Vaccine</w:t>
      </w:r>
      <w:r w:rsidRPr="00251698">
        <w:t xml:space="preserve"> </w:t>
      </w:r>
      <w:r w:rsidRPr="00251698">
        <w:rPr>
          <w:b/>
        </w:rPr>
        <w:t>37</w:t>
      </w:r>
      <w:r w:rsidRPr="00251698">
        <w:t>(2): 219-222.</w:t>
      </w:r>
    </w:p>
    <w:p w14:paraId="04EC820B" w14:textId="77777777" w:rsidR="00251698" w:rsidRPr="00251698" w:rsidRDefault="00251698" w:rsidP="00251698">
      <w:pPr>
        <w:pStyle w:val="EndNoteBibliography"/>
      </w:pPr>
      <w:r w:rsidRPr="00251698">
        <w:t xml:space="preserve">Wu, T., J. Ni and J. Wei (2005). "Vitamin A for non‐measles pneumonia in children." </w:t>
      </w:r>
      <w:r w:rsidRPr="00251698">
        <w:rPr>
          <w:u w:val="single"/>
        </w:rPr>
        <w:t>Cochrane Database of Systematic Reviews</w:t>
      </w:r>
      <w:r w:rsidRPr="00251698">
        <w:t>(3).</w:t>
      </w:r>
    </w:p>
    <w:p w14:paraId="7C59C2A4" w14:textId="249F0E18" w:rsidR="00EC39B0" w:rsidRDefault="00BB30FC">
      <w:r>
        <w:fldChar w:fldCharType="end"/>
      </w:r>
    </w:p>
    <w:sectPr w:rsidR="00EC39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24036"/>
    <w:multiLevelType w:val="hybridMultilevel"/>
    <w:tmpl w:val="3DA2C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97800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39B0"/>
    <w:rsid w:val="000159A8"/>
    <w:rsid w:val="000160B7"/>
    <w:rsid w:val="00050834"/>
    <w:rsid w:val="00073C20"/>
    <w:rsid w:val="00095C66"/>
    <w:rsid w:val="000A7BAD"/>
    <w:rsid w:val="00172B38"/>
    <w:rsid w:val="001B1241"/>
    <w:rsid w:val="00251698"/>
    <w:rsid w:val="002872D2"/>
    <w:rsid w:val="002C16F8"/>
    <w:rsid w:val="002E4A6E"/>
    <w:rsid w:val="003020D4"/>
    <w:rsid w:val="0035508F"/>
    <w:rsid w:val="003901BA"/>
    <w:rsid w:val="003B058D"/>
    <w:rsid w:val="003E3E34"/>
    <w:rsid w:val="00406A51"/>
    <w:rsid w:val="0047769C"/>
    <w:rsid w:val="00503BD4"/>
    <w:rsid w:val="00591967"/>
    <w:rsid w:val="005F705B"/>
    <w:rsid w:val="0060093D"/>
    <w:rsid w:val="00607B3C"/>
    <w:rsid w:val="0067630A"/>
    <w:rsid w:val="0068146B"/>
    <w:rsid w:val="00730B2D"/>
    <w:rsid w:val="00786306"/>
    <w:rsid w:val="007C6CB1"/>
    <w:rsid w:val="007F4B0D"/>
    <w:rsid w:val="008159C3"/>
    <w:rsid w:val="00850623"/>
    <w:rsid w:val="008A45AA"/>
    <w:rsid w:val="008C53E2"/>
    <w:rsid w:val="008E7D72"/>
    <w:rsid w:val="00944F61"/>
    <w:rsid w:val="00A0288F"/>
    <w:rsid w:val="00A97C55"/>
    <w:rsid w:val="00AB39AB"/>
    <w:rsid w:val="00B42244"/>
    <w:rsid w:val="00B569A4"/>
    <w:rsid w:val="00B81B1B"/>
    <w:rsid w:val="00BB30FC"/>
    <w:rsid w:val="00C00A5E"/>
    <w:rsid w:val="00C14250"/>
    <w:rsid w:val="00C77A8F"/>
    <w:rsid w:val="00CD0D4A"/>
    <w:rsid w:val="00D1759B"/>
    <w:rsid w:val="00D409E1"/>
    <w:rsid w:val="00EC39B0"/>
    <w:rsid w:val="00EC70B9"/>
    <w:rsid w:val="00ED2ED4"/>
    <w:rsid w:val="00ED6C81"/>
    <w:rsid w:val="00EE29DF"/>
    <w:rsid w:val="00F375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E9891"/>
  <w15:chartTrackingRefBased/>
  <w15:docId w15:val="{C23915E1-AD44-4E99-B833-2B464C6F4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EC39B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39B0"/>
    <w:rPr>
      <w:color w:val="C573D2" w:themeColor="hyperlink"/>
      <w:u w:val="single"/>
    </w:rPr>
  </w:style>
  <w:style w:type="character" w:styleId="UnresolvedMention">
    <w:name w:val="Unresolved Mention"/>
    <w:basedOn w:val="DefaultParagraphFont"/>
    <w:uiPriority w:val="99"/>
    <w:semiHidden/>
    <w:unhideWhenUsed/>
    <w:rsid w:val="00EC39B0"/>
    <w:rPr>
      <w:color w:val="605E5C"/>
      <w:shd w:val="clear" w:color="auto" w:fill="E1DFDD"/>
    </w:rPr>
  </w:style>
  <w:style w:type="character" w:customStyle="1" w:styleId="Heading4Char">
    <w:name w:val="Heading 4 Char"/>
    <w:basedOn w:val="DefaultParagraphFont"/>
    <w:link w:val="Heading4"/>
    <w:uiPriority w:val="9"/>
    <w:rsid w:val="00EC39B0"/>
    <w:rPr>
      <w:rFonts w:ascii="Times New Roman" w:eastAsia="Times New Roman" w:hAnsi="Times New Roman" w:cs="Times New Roman"/>
      <w:b/>
      <w:bCs/>
      <w:sz w:val="24"/>
      <w:szCs w:val="24"/>
      <w:lang w:eastAsia="en-GB"/>
    </w:rPr>
  </w:style>
  <w:style w:type="paragraph" w:customStyle="1" w:styleId="chapter-para">
    <w:name w:val="chapter-para"/>
    <w:basedOn w:val="Normal"/>
    <w:rsid w:val="00EC39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B1241"/>
    <w:rPr>
      <w:color w:val="CCAEE8" w:themeColor="followedHyperlink"/>
      <w:u w:val="single"/>
    </w:rPr>
  </w:style>
  <w:style w:type="table" w:styleId="TableGrid">
    <w:name w:val="Table Grid"/>
    <w:basedOn w:val="TableNormal"/>
    <w:uiPriority w:val="39"/>
    <w:rsid w:val="008A45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60B7"/>
    <w:rPr>
      <w:color w:val="808080"/>
    </w:rPr>
  </w:style>
  <w:style w:type="paragraph" w:customStyle="1" w:styleId="EndNoteBibliographyTitle">
    <w:name w:val="EndNote Bibliography Title"/>
    <w:basedOn w:val="Normal"/>
    <w:link w:val="EndNoteBibliographyTitleChar"/>
    <w:rsid w:val="00BB30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B30FC"/>
    <w:rPr>
      <w:rFonts w:ascii="Calibri" w:hAnsi="Calibri" w:cs="Calibri"/>
      <w:noProof/>
      <w:lang w:val="en-US"/>
    </w:rPr>
  </w:style>
  <w:style w:type="paragraph" w:customStyle="1" w:styleId="EndNoteBibliography">
    <w:name w:val="EndNote Bibliography"/>
    <w:basedOn w:val="Normal"/>
    <w:link w:val="EndNoteBibliographyChar"/>
    <w:rsid w:val="00BB30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30FC"/>
    <w:rPr>
      <w:rFonts w:ascii="Calibri" w:hAnsi="Calibri" w:cs="Calibri"/>
      <w:noProof/>
      <w:lang w:val="en-US"/>
    </w:rPr>
  </w:style>
  <w:style w:type="paragraph" w:styleId="HTMLPreformatted">
    <w:name w:val="HTML Preformatted"/>
    <w:basedOn w:val="Normal"/>
    <w:link w:val="HTMLPreformattedChar"/>
    <w:uiPriority w:val="99"/>
    <w:semiHidden/>
    <w:unhideWhenUsed/>
    <w:rsid w:val="00B56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569A4"/>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F3754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0288F"/>
    <w:pPr>
      <w:ind w:left="720"/>
      <w:contextualSpacing/>
    </w:pPr>
  </w:style>
  <w:style w:type="table" w:styleId="GridTable1Light">
    <w:name w:val="Grid Table 1 Light"/>
    <w:basedOn w:val="TableNormal"/>
    <w:uiPriority w:val="46"/>
    <w:rsid w:val="003E3E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02920">
      <w:bodyDiv w:val="1"/>
      <w:marLeft w:val="0"/>
      <w:marRight w:val="0"/>
      <w:marTop w:val="0"/>
      <w:marBottom w:val="0"/>
      <w:divBdr>
        <w:top w:val="none" w:sz="0" w:space="0" w:color="auto"/>
        <w:left w:val="none" w:sz="0" w:space="0" w:color="auto"/>
        <w:bottom w:val="none" w:sz="0" w:space="0" w:color="auto"/>
        <w:right w:val="none" w:sz="0" w:space="0" w:color="auto"/>
      </w:divBdr>
    </w:div>
    <w:div w:id="230847304">
      <w:bodyDiv w:val="1"/>
      <w:marLeft w:val="0"/>
      <w:marRight w:val="0"/>
      <w:marTop w:val="0"/>
      <w:marBottom w:val="0"/>
      <w:divBdr>
        <w:top w:val="none" w:sz="0" w:space="0" w:color="auto"/>
        <w:left w:val="none" w:sz="0" w:space="0" w:color="auto"/>
        <w:bottom w:val="none" w:sz="0" w:space="0" w:color="auto"/>
        <w:right w:val="none" w:sz="0" w:space="0" w:color="auto"/>
      </w:divBdr>
    </w:div>
    <w:div w:id="336737860">
      <w:bodyDiv w:val="1"/>
      <w:marLeft w:val="0"/>
      <w:marRight w:val="0"/>
      <w:marTop w:val="0"/>
      <w:marBottom w:val="0"/>
      <w:divBdr>
        <w:top w:val="none" w:sz="0" w:space="0" w:color="auto"/>
        <w:left w:val="none" w:sz="0" w:space="0" w:color="auto"/>
        <w:bottom w:val="none" w:sz="0" w:space="0" w:color="auto"/>
        <w:right w:val="none" w:sz="0" w:space="0" w:color="auto"/>
      </w:divBdr>
    </w:div>
    <w:div w:id="761757008">
      <w:bodyDiv w:val="1"/>
      <w:marLeft w:val="0"/>
      <w:marRight w:val="0"/>
      <w:marTop w:val="0"/>
      <w:marBottom w:val="0"/>
      <w:divBdr>
        <w:top w:val="none" w:sz="0" w:space="0" w:color="auto"/>
        <w:left w:val="none" w:sz="0" w:space="0" w:color="auto"/>
        <w:bottom w:val="none" w:sz="0" w:space="0" w:color="auto"/>
        <w:right w:val="none" w:sz="0" w:space="0" w:color="auto"/>
      </w:divBdr>
    </w:div>
    <w:div w:id="822888714">
      <w:bodyDiv w:val="1"/>
      <w:marLeft w:val="0"/>
      <w:marRight w:val="0"/>
      <w:marTop w:val="0"/>
      <w:marBottom w:val="0"/>
      <w:divBdr>
        <w:top w:val="none" w:sz="0" w:space="0" w:color="auto"/>
        <w:left w:val="none" w:sz="0" w:space="0" w:color="auto"/>
        <w:bottom w:val="none" w:sz="0" w:space="0" w:color="auto"/>
        <w:right w:val="none" w:sz="0" w:space="0" w:color="auto"/>
      </w:divBdr>
    </w:div>
    <w:div w:id="973752482">
      <w:bodyDiv w:val="1"/>
      <w:marLeft w:val="0"/>
      <w:marRight w:val="0"/>
      <w:marTop w:val="0"/>
      <w:marBottom w:val="0"/>
      <w:divBdr>
        <w:top w:val="none" w:sz="0" w:space="0" w:color="auto"/>
        <w:left w:val="none" w:sz="0" w:space="0" w:color="auto"/>
        <w:bottom w:val="none" w:sz="0" w:space="0" w:color="auto"/>
        <w:right w:val="none" w:sz="0" w:space="0" w:color="auto"/>
      </w:divBdr>
    </w:div>
    <w:div w:id="1194031154">
      <w:bodyDiv w:val="1"/>
      <w:marLeft w:val="0"/>
      <w:marRight w:val="0"/>
      <w:marTop w:val="0"/>
      <w:marBottom w:val="0"/>
      <w:divBdr>
        <w:top w:val="none" w:sz="0" w:space="0" w:color="auto"/>
        <w:left w:val="none" w:sz="0" w:space="0" w:color="auto"/>
        <w:bottom w:val="none" w:sz="0" w:space="0" w:color="auto"/>
        <w:right w:val="none" w:sz="0" w:space="0" w:color="auto"/>
      </w:divBdr>
    </w:div>
    <w:div w:id="1446660561">
      <w:bodyDiv w:val="1"/>
      <w:marLeft w:val="0"/>
      <w:marRight w:val="0"/>
      <w:marTop w:val="0"/>
      <w:marBottom w:val="0"/>
      <w:divBdr>
        <w:top w:val="none" w:sz="0" w:space="0" w:color="auto"/>
        <w:left w:val="none" w:sz="0" w:space="0" w:color="auto"/>
        <w:bottom w:val="none" w:sz="0" w:space="0" w:color="auto"/>
        <w:right w:val="none" w:sz="0" w:space="0" w:color="auto"/>
      </w:divBdr>
    </w:div>
    <w:div w:id="1536649367">
      <w:bodyDiv w:val="1"/>
      <w:marLeft w:val="0"/>
      <w:marRight w:val="0"/>
      <w:marTop w:val="0"/>
      <w:marBottom w:val="0"/>
      <w:divBdr>
        <w:top w:val="none" w:sz="0" w:space="0" w:color="auto"/>
        <w:left w:val="none" w:sz="0" w:space="0" w:color="auto"/>
        <w:bottom w:val="none" w:sz="0" w:space="0" w:color="auto"/>
        <w:right w:val="none" w:sz="0" w:space="0" w:color="auto"/>
      </w:divBdr>
    </w:div>
    <w:div w:id="158236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tmangal\Documents\Thanzi%20docs\measles\measles_symptoms_plo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diarrhoea</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64:$A$94</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64:$C$94</c:f>
              <c:numCache>
                <c:formatCode>General</c:formatCode>
                <c:ptCount val="31"/>
                <c:pt idx="0">
                  <c:v>0.115</c:v>
                </c:pt>
                <c:pt idx="1">
                  <c:v>0.115</c:v>
                </c:pt>
                <c:pt idx="2">
                  <c:v>0.115</c:v>
                </c:pt>
                <c:pt idx="3">
                  <c:v>0.115</c:v>
                </c:pt>
                <c:pt idx="4">
                  <c:v>0.115</c:v>
                </c:pt>
                <c:pt idx="5">
                  <c:v>6.3E-2</c:v>
                </c:pt>
                <c:pt idx="6">
                  <c:v>6.3E-2</c:v>
                </c:pt>
                <c:pt idx="7">
                  <c:v>6.3E-2</c:v>
                </c:pt>
                <c:pt idx="8">
                  <c:v>6.3E-2</c:v>
                </c:pt>
                <c:pt idx="9">
                  <c:v>6.3E-2</c:v>
                </c:pt>
                <c:pt idx="10">
                  <c:v>3.4000000000000002E-2</c:v>
                </c:pt>
                <c:pt idx="11">
                  <c:v>3.4000000000000002E-2</c:v>
                </c:pt>
                <c:pt idx="12">
                  <c:v>3.4000000000000002E-2</c:v>
                </c:pt>
                <c:pt idx="13">
                  <c:v>3.4000000000000002E-2</c:v>
                </c:pt>
                <c:pt idx="14">
                  <c:v>3.4000000000000002E-2</c:v>
                </c:pt>
                <c:pt idx="15">
                  <c:v>3.4000000000000002E-2</c:v>
                </c:pt>
                <c:pt idx="16">
                  <c:v>3.4000000000000002E-2</c:v>
                </c:pt>
                <c:pt idx="17">
                  <c:v>3.4000000000000002E-2</c:v>
                </c:pt>
                <c:pt idx="18">
                  <c:v>3.4000000000000002E-2</c:v>
                </c:pt>
                <c:pt idx="19">
                  <c:v>3.4000000000000002E-2</c:v>
                </c:pt>
                <c:pt idx="20">
                  <c:v>8.4000000000000005E-2</c:v>
                </c:pt>
                <c:pt idx="21">
                  <c:v>8.4000000000000005E-2</c:v>
                </c:pt>
                <c:pt idx="22">
                  <c:v>8.4000000000000005E-2</c:v>
                </c:pt>
                <c:pt idx="23">
                  <c:v>8.4000000000000005E-2</c:v>
                </c:pt>
                <c:pt idx="24">
                  <c:v>8.4000000000000005E-2</c:v>
                </c:pt>
                <c:pt idx="25">
                  <c:v>8.4000000000000005E-2</c:v>
                </c:pt>
                <c:pt idx="26">
                  <c:v>8.4000000000000005E-2</c:v>
                </c:pt>
                <c:pt idx="27">
                  <c:v>8.4000000000000005E-2</c:v>
                </c:pt>
                <c:pt idx="28">
                  <c:v>8.4000000000000005E-2</c:v>
                </c:pt>
                <c:pt idx="29">
                  <c:v>8.4000000000000005E-2</c:v>
                </c:pt>
                <c:pt idx="30">
                  <c:v>9.5000000000000001E-2</c:v>
                </c:pt>
              </c:numCache>
            </c:numRef>
          </c:yVal>
          <c:smooth val="1"/>
          <c:extLst>
            <c:ext xmlns:c16="http://schemas.microsoft.com/office/drawing/2014/chart" uri="{C3380CC4-5D6E-409C-BE32-E72D297353CC}">
              <c16:uniqueId val="{00000000-1ACB-495C-B7DB-8C30660BEF2B}"/>
            </c:ext>
          </c:extLst>
        </c:ser>
        <c:ser>
          <c:idx val="3"/>
          <c:order val="1"/>
          <c:tx>
            <c:v>encephalitis</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95:$A$125</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95:$C$125</c:f>
              <c:numCache>
                <c:formatCode>General</c:formatCode>
                <c:ptCount val="31"/>
                <c:pt idx="0">
                  <c:v>2E-3</c:v>
                </c:pt>
                <c:pt idx="1">
                  <c:v>2E-3</c:v>
                </c:pt>
                <c:pt idx="2">
                  <c:v>2E-3</c:v>
                </c:pt>
                <c:pt idx="3">
                  <c:v>2E-3</c:v>
                </c:pt>
                <c:pt idx="4">
                  <c:v>2E-3</c:v>
                </c:pt>
                <c:pt idx="5">
                  <c:v>1E-3</c:v>
                </c:pt>
                <c:pt idx="6">
                  <c:v>1E-3</c:v>
                </c:pt>
                <c:pt idx="7">
                  <c:v>1E-3</c:v>
                </c:pt>
                <c:pt idx="8">
                  <c:v>1E-3</c:v>
                </c:pt>
                <c:pt idx="9">
                  <c:v>1E-3</c:v>
                </c:pt>
                <c:pt idx="10">
                  <c:v>1E-3</c:v>
                </c:pt>
                <c:pt idx="11">
                  <c:v>1E-3</c:v>
                </c:pt>
                <c:pt idx="12">
                  <c:v>1E-3</c:v>
                </c:pt>
                <c:pt idx="13">
                  <c:v>1E-3</c:v>
                </c:pt>
                <c:pt idx="14">
                  <c:v>1E-3</c:v>
                </c:pt>
                <c:pt idx="15">
                  <c:v>1E-3</c:v>
                </c:pt>
                <c:pt idx="16">
                  <c:v>1E-3</c:v>
                </c:pt>
                <c:pt idx="17">
                  <c:v>1E-3</c:v>
                </c:pt>
                <c:pt idx="18">
                  <c:v>1E-3</c:v>
                </c:pt>
                <c:pt idx="19">
                  <c:v>1E-3</c:v>
                </c:pt>
                <c:pt idx="20">
                  <c:v>2E-3</c:v>
                </c:pt>
                <c:pt idx="21">
                  <c:v>2E-3</c:v>
                </c:pt>
                <c:pt idx="22">
                  <c:v>2E-3</c:v>
                </c:pt>
                <c:pt idx="23">
                  <c:v>2E-3</c:v>
                </c:pt>
                <c:pt idx="24">
                  <c:v>2E-3</c:v>
                </c:pt>
                <c:pt idx="25">
                  <c:v>2E-3</c:v>
                </c:pt>
                <c:pt idx="26">
                  <c:v>2E-3</c:v>
                </c:pt>
                <c:pt idx="27">
                  <c:v>2E-3</c:v>
                </c:pt>
                <c:pt idx="28">
                  <c:v>2E-3</c:v>
                </c:pt>
                <c:pt idx="29">
                  <c:v>2E-3</c:v>
                </c:pt>
                <c:pt idx="30">
                  <c:v>3.0000000000000001E-3</c:v>
                </c:pt>
              </c:numCache>
            </c:numRef>
          </c:yVal>
          <c:smooth val="1"/>
          <c:extLst>
            <c:ext xmlns:c16="http://schemas.microsoft.com/office/drawing/2014/chart" uri="{C3380CC4-5D6E-409C-BE32-E72D297353CC}">
              <c16:uniqueId val="{00000001-1ACB-495C-B7DB-8C30660BEF2B}"/>
            </c:ext>
          </c:extLst>
        </c:ser>
        <c:ser>
          <c:idx val="4"/>
          <c:order val="2"/>
          <c:tx>
            <c:v>pneumonia</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A$157:$A$187</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157:$C$187</c:f>
              <c:numCache>
                <c:formatCode>General</c:formatCode>
                <c:ptCount val="31"/>
                <c:pt idx="0">
                  <c:v>8.5999999999999993E-2</c:v>
                </c:pt>
                <c:pt idx="1">
                  <c:v>8.5999999999999993E-2</c:v>
                </c:pt>
                <c:pt idx="2">
                  <c:v>8.5999999999999993E-2</c:v>
                </c:pt>
                <c:pt idx="3">
                  <c:v>8.5999999999999993E-2</c:v>
                </c:pt>
                <c:pt idx="4">
                  <c:v>8.5999999999999993E-2</c:v>
                </c:pt>
                <c:pt idx="5">
                  <c:v>2.8000000000000001E-2</c:v>
                </c:pt>
                <c:pt idx="6">
                  <c:v>2.8000000000000001E-2</c:v>
                </c:pt>
                <c:pt idx="7">
                  <c:v>2.8000000000000001E-2</c:v>
                </c:pt>
                <c:pt idx="8">
                  <c:v>2.8000000000000001E-2</c:v>
                </c:pt>
                <c:pt idx="9">
                  <c:v>2.8000000000000001E-2</c:v>
                </c:pt>
                <c:pt idx="10">
                  <c:v>0.02</c:v>
                </c:pt>
                <c:pt idx="11">
                  <c:v>0.02</c:v>
                </c:pt>
                <c:pt idx="12">
                  <c:v>0.02</c:v>
                </c:pt>
                <c:pt idx="13">
                  <c:v>0.02</c:v>
                </c:pt>
                <c:pt idx="14">
                  <c:v>0.02</c:v>
                </c:pt>
                <c:pt idx="15">
                  <c:v>0.02</c:v>
                </c:pt>
                <c:pt idx="16">
                  <c:v>0.02</c:v>
                </c:pt>
                <c:pt idx="17">
                  <c:v>0.02</c:v>
                </c:pt>
                <c:pt idx="18">
                  <c:v>0.02</c:v>
                </c:pt>
                <c:pt idx="19">
                  <c:v>0.02</c:v>
                </c:pt>
                <c:pt idx="20">
                  <c:v>6.0999999999999999E-2</c:v>
                </c:pt>
                <c:pt idx="21">
                  <c:v>6.0999999999999999E-2</c:v>
                </c:pt>
                <c:pt idx="22">
                  <c:v>6.0999999999999999E-2</c:v>
                </c:pt>
                <c:pt idx="23">
                  <c:v>6.0999999999999999E-2</c:v>
                </c:pt>
                <c:pt idx="24">
                  <c:v>6.0999999999999999E-2</c:v>
                </c:pt>
                <c:pt idx="25">
                  <c:v>6.0999999999999999E-2</c:v>
                </c:pt>
                <c:pt idx="26">
                  <c:v>6.0999999999999999E-2</c:v>
                </c:pt>
                <c:pt idx="27">
                  <c:v>6.0999999999999999E-2</c:v>
                </c:pt>
                <c:pt idx="28">
                  <c:v>6.0999999999999999E-2</c:v>
                </c:pt>
                <c:pt idx="29">
                  <c:v>6.0999999999999999E-2</c:v>
                </c:pt>
                <c:pt idx="30">
                  <c:v>9.2999999999999999E-2</c:v>
                </c:pt>
              </c:numCache>
            </c:numRef>
          </c:yVal>
          <c:smooth val="1"/>
          <c:extLst>
            <c:ext xmlns:c16="http://schemas.microsoft.com/office/drawing/2014/chart" uri="{C3380CC4-5D6E-409C-BE32-E72D297353CC}">
              <c16:uniqueId val="{00000002-1ACB-495C-B7DB-8C30660BEF2B}"/>
            </c:ext>
          </c:extLst>
        </c:ser>
        <c:ser>
          <c:idx val="6"/>
          <c:order val="3"/>
          <c:tx>
            <c:v>death</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A$219:$A$249</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219:$C$249</c:f>
              <c:numCache>
                <c:formatCode>General</c:formatCode>
                <c:ptCount val="31"/>
                <c:pt idx="0">
                  <c:v>0.03</c:v>
                </c:pt>
                <c:pt idx="1">
                  <c:v>0.03</c:v>
                </c:pt>
                <c:pt idx="2">
                  <c:v>0.03</c:v>
                </c:pt>
                <c:pt idx="3">
                  <c:v>0.03</c:v>
                </c:pt>
                <c:pt idx="4">
                  <c:v>0.03</c:v>
                </c:pt>
                <c:pt idx="5">
                  <c:v>0.01</c:v>
                </c:pt>
                <c:pt idx="6">
                  <c:v>0.01</c:v>
                </c:pt>
                <c:pt idx="7">
                  <c:v>0.01</c:v>
                </c:pt>
                <c:pt idx="8">
                  <c:v>0.01</c:v>
                </c:pt>
                <c:pt idx="9">
                  <c:v>0.01</c:v>
                </c:pt>
                <c:pt idx="10">
                  <c:v>0.01</c:v>
                </c:pt>
                <c:pt idx="11">
                  <c:v>0.01</c:v>
                </c:pt>
                <c:pt idx="12">
                  <c:v>0.01</c:v>
                </c:pt>
                <c:pt idx="13">
                  <c:v>0.01</c:v>
                </c:pt>
                <c:pt idx="14">
                  <c:v>0.01</c:v>
                </c:pt>
                <c:pt idx="15">
                  <c:v>0.01</c:v>
                </c:pt>
                <c:pt idx="16">
                  <c:v>0.01</c:v>
                </c:pt>
                <c:pt idx="17">
                  <c:v>0.01</c:v>
                </c:pt>
                <c:pt idx="18">
                  <c:v>0.01</c:v>
                </c:pt>
                <c:pt idx="19">
                  <c:v>0.01</c:v>
                </c:pt>
                <c:pt idx="20">
                  <c:v>0.03</c:v>
                </c:pt>
                <c:pt idx="21">
                  <c:v>0.03</c:v>
                </c:pt>
                <c:pt idx="22">
                  <c:v>0.03</c:v>
                </c:pt>
                <c:pt idx="23">
                  <c:v>0.03</c:v>
                </c:pt>
                <c:pt idx="24">
                  <c:v>0.03</c:v>
                </c:pt>
                <c:pt idx="25">
                  <c:v>0.03</c:v>
                </c:pt>
                <c:pt idx="26">
                  <c:v>0.03</c:v>
                </c:pt>
                <c:pt idx="27">
                  <c:v>0.03</c:v>
                </c:pt>
                <c:pt idx="28">
                  <c:v>0.03</c:v>
                </c:pt>
                <c:pt idx="29">
                  <c:v>0.03</c:v>
                </c:pt>
                <c:pt idx="30">
                  <c:v>7.0000000000000007E-2</c:v>
                </c:pt>
              </c:numCache>
            </c:numRef>
          </c:yVal>
          <c:smooth val="1"/>
          <c:extLst>
            <c:ext xmlns:c16="http://schemas.microsoft.com/office/drawing/2014/chart" uri="{C3380CC4-5D6E-409C-BE32-E72D297353CC}">
              <c16:uniqueId val="{00000003-1ACB-495C-B7DB-8C30660BEF2B}"/>
            </c:ext>
          </c:extLst>
        </c:ser>
        <c:ser>
          <c:idx val="0"/>
          <c:order val="4"/>
          <c:tx>
            <c:v>otitis medi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6:$A$156</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xVal>
          <c:yVal>
            <c:numRef>
              <c:f>Sheet1!$C$126:$C$156</c:f>
              <c:numCache>
                <c:formatCode>General</c:formatCode>
                <c:ptCount val="31"/>
                <c:pt idx="0">
                  <c:v>0.14000000000000001</c:v>
                </c:pt>
                <c:pt idx="1">
                  <c:v>0.14000000000000001</c:v>
                </c:pt>
                <c:pt idx="2">
                  <c:v>0.14000000000000001</c:v>
                </c:pt>
                <c:pt idx="3">
                  <c:v>0.14000000000000001</c:v>
                </c:pt>
                <c:pt idx="4">
                  <c:v>0.14000000000000001</c:v>
                </c:pt>
                <c:pt idx="5">
                  <c:v>4.7E-2</c:v>
                </c:pt>
                <c:pt idx="6">
                  <c:v>4.7E-2</c:v>
                </c:pt>
                <c:pt idx="7">
                  <c:v>4.7E-2</c:v>
                </c:pt>
                <c:pt idx="8">
                  <c:v>4.7E-2</c:v>
                </c:pt>
                <c:pt idx="9">
                  <c:v>4.7E-2</c:v>
                </c:pt>
                <c:pt idx="10">
                  <c:v>1.7999999999999999E-2</c:v>
                </c:pt>
                <c:pt idx="11">
                  <c:v>1.7999999999999999E-2</c:v>
                </c:pt>
                <c:pt idx="12">
                  <c:v>1.7999999999999999E-2</c:v>
                </c:pt>
                <c:pt idx="13">
                  <c:v>1.7999999999999999E-2</c:v>
                </c:pt>
                <c:pt idx="14">
                  <c:v>1.7999999999999999E-2</c:v>
                </c:pt>
                <c:pt idx="15">
                  <c:v>1.7999999999999999E-2</c:v>
                </c:pt>
                <c:pt idx="16">
                  <c:v>1.7999999999999999E-2</c:v>
                </c:pt>
                <c:pt idx="17">
                  <c:v>1.7999999999999999E-2</c:v>
                </c:pt>
                <c:pt idx="18">
                  <c:v>1.7999999999999999E-2</c:v>
                </c:pt>
                <c:pt idx="19">
                  <c:v>1.7999999999999999E-2</c:v>
                </c:pt>
                <c:pt idx="20">
                  <c:v>1.7000000000000001E-2</c:v>
                </c:pt>
                <c:pt idx="21">
                  <c:v>1.7000000000000001E-2</c:v>
                </c:pt>
                <c:pt idx="22">
                  <c:v>1.7000000000000001E-2</c:v>
                </c:pt>
                <c:pt idx="23">
                  <c:v>1.7000000000000001E-2</c:v>
                </c:pt>
                <c:pt idx="24">
                  <c:v>1.7000000000000001E-2</c:v>
                </c:pt>
                <c:pt idx="25">
                  <c:v>1.7000000000000001E-2</c:v>
                </c:pt>
                <c:pt idx="26">
                  <c:v>1.7000000000000001E-2</c:v>
                </c:pt>
                <c:pt idx="27">
                  <c:v>1.7000000000000001E-2</c:v>
                </c:pt>
                <c:pt idx="28">
                  <c:v>1.7000000000000001E-2</c:v>
                </c:pt>
                <c:pt idx="29">
                  <c:v>1.7000000000000001E-2</c:v>
                </c:pt>
                <c:pt idx="30">
                  <c:v>1.7000000000000001E-2</c:v>
                </c:pt>
              </c:numCache>
            </c:numRef>
          </c:yVal>
          <c:smooth val="1"/>
          <c:extLst>
            <c:ext xmlns:c16="http://schemas.microsoft.com/office/drawing/2014/chart" uri="{C3380CC4-5D6E-409C-BE32-E72D297353CC}">
              <c16:uniqueId val="{00000004-1ACB-495C-B7DB-8C30660BEF2B}"/>
            </c:ext>
          </c:extLst>
        </c:ser>
        <c:dLbls>
          <c:showLegendKey val="0"/>
          <c:showVal val="0"/>
          <c:showCatName val="0"/>
          <c:showSerName val="0"/>
          <c:showPercent val="0"/>
          <c:showBubbleSize val="0"/>
        </c:dLbls>
        <c:axId val="1245260847"/>
        <c:axId val="1245272079"/>
      </c:scatterChart>
      <c:valAx>
        <c:axId val="12452608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5272079"/>
        <c:crosses val="autoZero"/>
        <c:crossBetween val="midCat"/>
      </c:valAx>
      <c:valAx>
        <c:axId val="12452720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bability</a:t>
                </a:r>
              </a:p>
            </c:rich>
          </c:tx>
          <c:layout>
            <c:manualLayout>
              <c:xMode val="edge"/>
              <c:yMode val="edge"/>
              <c:x val="5.5555555555555558E-3"/>
              <c:y val="0.320746037487363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526084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Celestial">
  <a:themeElements>
    <a:clrScheme name="Celestial">
      <a:dk1>
        <a:sysClr val="windowText" lastClr="000000"/>
      </a:dk1>
      <a:lt1>
        <a:sysClr val="window" lastClr="FFFFFF"/>
      </a:lt1>
      <a:dk2>
        <a:srgbClr val="18276C"/>
      </a:dk2>
      <a:lt2>
        <a:srgbClr val="EBEBEB"/>
      </a:lt2>
      <a:accent1>
        <a:srgbClr val="AC3EC1"/>
      </a:accent1>
      <a:accent2>
        <a:srgbClr val="477BD1"/>
      </a:accent2>
      <a:accent3>
        <a:srgbClr val="46B298"/>
      </a:accent3>
      <a:accent4>
        <a:srgbClr val="90BA4C"/>
      </a:accent4>
      <a:accent5>
        <a:srgbClr val="DD9D31"/>
      </a:accent5>
      <a:accent6>
        <a:srgbClr val="E25247"/>
      </a:accent6>
      <a:hlink>
        <a:srgbClr val="C573D2"/>
      </a:hlink>
      <a:folHlink>
        <a:srgbClr val="CCAEE8"/>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Normal.dotm</Template>
  <TotalTime>4778</TotalTime>
  <Pages>8</Pages>
  <Words>3857</Words>
  <Characters>2198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al, Tara D</dc:creator>
  <cp:keywords/>
  <dc:description/>
  <cp:lastModifiedBy>Hallett, Timothy B</cp:lastModifiedBy>
  <cp:revision>31</cp:revision>
  <dcterms:created xsi:type="dcterms:W3CDTF">2020-12-09T13:58:00Z</dcterms:created>
  <dcterms:modified xsi:type="dcterms:W3CDTF">2022-12-05T14:56:00Z</dcterms:modified>
</cp:coreProperties>
</file>